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6DE83" w14:textId="77777777" w:rsidR="00330838" w:rsidRDefault="000334C3" w:rsidP="00D208BF">
      <w:pPr>
        <w:spacing w:after="0" w:line="240" w:lineRule="auto"/>
        <w:jc w:val="center"/>
        <w:rPr>
          <w:rFonts w:ascii="Brill" w:hAnsi="Brill" w:cstheme="majorBidi"/>
          <w:b/>
          <w:bCs/>
          <w:sz w:val="24"/>
          <w:szCs w:val="24"/>
          <w:lang w:val="en-US"/>
        </w:rPr>
      </w:pPr>
      <w:r w:rsidRPr="00D208BF">
        <w:rPr>
          <w:rFonts w:ascii="Brill" w:hAnsi="Brill" w:cstheme="majorBidi"/>
          <w:b/>
          <w:bCs/>
          <w:sz w:val="24"/>
          <w:szCs w:val="24"/>
          <w:lang w:val="en-US"/>
        </w:rPr>
        <w:t xml:space="preserve">INVESTIGATING </w:t>
      </w:r>
      <w:r w:rsidR="004B0B7E" w:rsidRPr="00D208BF">
        <w:rPr>
          <w:rFonts w:ascii="Brill" w:hAnsi="Brill" w:cstheme="majorBidi"/>
          <w:b/>
          <w:bCs/>
          <w:sz w:val="24"/>
          <w:szCs w:val="24"/>
          <w:lang w:val="en-US"/>
        </w:rPr>
        <w:t xml:space="preserve">EFL </w:t>
      </w:r>
      <w:r w:rsidRPr="00D208BF">
        <w:rPr>
          <w:rFonts w:ascii="Brill" w:hAnsi="Brill" w:cstheme="majorBidi"/>
          <w:b/>
          <w:bCs/>
          <w:sz w:val="24"/>
          <w:szCs w:val="24"/>
          <w:lang w:val="en-US"/>
        </w:rPr>
        <w:t xml:space="preserve">STUDENTS’ PERCEPTION </w:t>
      </w:r>
      <w:r w:rsidRPr="00D208BF">
        <w:rPr>
          <w:rFonts w:ascii="Brill" w:hAnsi="Brill" w:cstheme="majorBidi"/>
          <w:b/>
          <w:bCs/>
          <w:sz w:val="24"/>
          <w:szCs w:val="24"/>
          <w:lang w:val="id-ID"/>
        </w:rPr>
        <w:t>IN</w:t>
      </w:r>
      <w:r w:rsidRPr="00D208BF">
        <w:rPr>
          <w:rFonts w:ascii="Brill" w:hAnsi="Brill" w:cstheme="majorBidi"/>
          <w:b/>
          <w:bCs/>
          <w:sz w:val="24"/>
          <w:szCs w:val="24"/>
          <w:lang w:val="en-US"/>
        </w:rPr>
        <w:t xml:space="preserve"> READING COMPREHENSION THROUGH GOOGLE CLASSROOM</w:t>
      </w:r>
    </w:p>
    <w:p w14:paraId="63231224" w14:textId="77777777" w:rsidR="00BB035A" w:rsidRPr="002A4002" w:rsidRDefault="00BB035A" w:rsidP="002A4002">
      <w:pPr>
        <w:spacing w:after="0" w:line="240" w:lineRule="auto"/>
        <w:jc w:val="center"/>
        <w:rPr>
          <w:rFonts w:ascii="Brill" w:hAnsi="Brill" w:cstheme="majorBidi"/>
          <w:b/>
          <w:bCs/>
          <w:sz w:val="20"/>
          <w:szCs w:val="24"/>
          <w:lang w:val="en-US"/>
        </w:rPr>
      </w:pPr>
    </w:p>
    <w:p w14:paraId="537BE504" w14:textId="77777777" w:rsidR="000334C3" w:rsidRDefault="00BB035A" w:rsidP="0042560C">
      <w:pPr>
        <w:tabs>
          <w:tab w:val="left" w:pos="2977"/>
        </w:tabs>
        <w:spacing w:after="0" w:line="240" w:lineRule="auto"/>
        <w:jc w:val="center"/>
        <w:rPr>
          <w:rFonts w:ascii="Brill" w:hAnsi="Brill" w:cstheme="majorBidi"/>
          <w:b/>
          <w:bCs/>
          <w:sz w:val="24"/>
          <w:szCs w:val="24"/>
          <w:vertAlign w:val="superscript"/>
          <w:lang w:val="en-GB"/>
        </w:rPr>
      </w:pPr>
      <w:r>
        <w:rPr>
          <w:rStyle w:val="FootnoteReference"/>
          <w:rFonts w:ascii="Brill" w:hAnsi="Brill" w:cstheme="majorBidi"/>
          <w:b/>
          <w:bCs/>
          <w:sz w:val="24"/>
          <w:szCs w:val="24"/>
          <w:lang w:val="id-ID"/>
        </w:rPr>
        <w:footnoteReference w:id="1"/>
      </w:r>
      <w:r w:rsidR="00320307" w:rsidRPr="00D208BF">
        <w:rPr>
          <w:rFonts w:ascii="Brill" w:hAnsi="Brill" w:cstheme="majorBidi"/>
          <w:b/>
          <w:bCs/>
          <w:sz w:val="24"/>
          <w:szCs w:val="24"/>
          <w:lang w:val="id-ID"/>
        </w:rPr>
        <w:t>Maftuhatul Faizah</w:t>
      </w:r>
      <w:r w:rsidR="00320307" w:rsidRPr="00D208BF">
        <w:rPr>
          <w:rFonts w:ascii="Brill" w:hAnsi="Brill" w:cstheme="majorBidi"/>
          <w:b/>
          <w:bCs/>
          <w:sz w:val="24"/>
          <w:szCs w:val="24"/>
          <w:lang w:val="en-GB"/>
        </w:rPr>
        <w:t xml:space="preserve">, </w:t>
      </w:r>
      <w:r>
        <w:rPr>
          <w:rStyle w:val="FootnoteReference"/>
          <w:rFonts w:ascii="Brill" w:hAnsi="Brill" w:cstheme="majorBidi"/>
          <w:b/>
          <w:bCs/>
          <w:sz w:val="24"/>
          <w:szCs w:val="24"/>
          <w:lang w:val="en-GB"/>
        </w:rPr>
        <w:footnoteReference w:id="2"/>
      </w:r>
      <w:r w:rsidR="000334C3" w:rsidRPr="00D208BF">
        <w:rPr>
          <w:rFonts w:ascii="Brill" w:hAnsi="Brill" w:cstheme="majorBidi"/>
          <w:b/>
          <w:bCs/>
          <w:sz w:val="24"/>
          <w:szCs w:val="24"/>
          <w:lang w:val="id-ID"/>
        </w:rPr>
        <w:t xml:space="preserve">Mutmainnah Mustofa, </w:t>
      </w:r>
      <w:r>
        <w:rPr>
          <w:rStyle w:val="FootnoteReference"/>
          <w:rFonts w:ascii="Brill" w:hAnsi="Brill" w:cstheme="majorBidi"/>
          <w:b/>
          <w:bCs/>
          <w:sz w:val="24"/>
          <w:szCs w:val="24"/>
          <w:lang w:val="id-ID"/>
        </w:rPr>
        <w:footnoteReference w:id="3"/>
      </w:r>
      <w:r w:rsidR="00320307" w:rsidRPr="00D208BF">
        <w:rPr>
          <w:rFonts w:ascii="Brill" w:hAnsi="Brill" w:cstheme="majorBidi"/>
          <w:b/>
          <w:bCs/>
          <w:sz w:val="24"/>
          <w:szCs w:val="24"/>
          <w:lang w:val="en-GB"/>
        </w:rPr>
        <w:t xml:space="preserve">Nur </w:t>
      </w:r>
      <w:proofErr w:type="spellStart"/>
      <w:r w:rsidR="00320307" w:rsidRPr="00D208BF">
        <w:rPr>
          <w:rFonts w:ascii="Brill" w:hAnsi="Brill" w:cstheme="majorBidi"/>
          <w:b/>
          <w:bCs/>
          <w:sz w:val="24"/>
          <w:szCs w:val="24"/>
          <w:lang w:val="en-GB"/>
        </w:rPr>
        <w:t>Hasanah</w:t>
      </w:r>
      <w:proofErr w:type="spellEnd"/>
      <w:r w:rsidR="00320307" w:rsidRPr="00D208BF">
        <w:rPr>
          <w:rFonts w:ascii="Brill" w:hAnsi="Brill" w:cstheme="majorBidi"/>
          <w:b/>
          <w:bCs/>
          <w:sz w:val="24"/>
          <w:szCs w:val="24"/>
          <w:lang w:val="en-GB"/>
        </w:rPr>
        <w:t>,</w:t>
      </w:r>
      <w:r w:rsidR="003C38E7">
        <w:rPr>
          <w:rFonts w:ascii="Brill" w:hAnsi="Brill" w:cstheme="majorBidi"/>
          <w:b/>
          <w:bCs/>
          <w:sz w:val="24"/>
          <w:szCs w:val="24"/>
          <w:lang w:val="en-GB"/>
        </w:rPr>
        <w:t xml:space="preserve"> </w:t>
      </w:r>
      <w:r w:rsidR="003C38E7">
        <w:rPr>
          <w:rStyle w:val="FootnoteReference"/>
          <w:rFonts w:ascii="Brill" w:hAnsi="Brill" w:cstheme="majorBidi"/>
          <w:b/>
          <w:bCs/>
          <w:sz w:val="24"/>
          <w:szCs w:val="24"/>
          <w:lang w:val="en-GB"/>
        </w:rPr>
        <w:footnoteReference w:id="4"/>
      </w:r>
      <w:proofErr w:type="spellStart"/>
      <w:r w:rsidR="001A1103">
        <w:rPr>
          <w:rFonts w:ascii="Brill" w:hAnsi="Brill" w:cstheme="majorBidi"/>
          <w:b/>
          <w:bCs/>
          <w:sz w:val="24"/>
          <w:szCs w:val="24"/>
          <w:lang w:val="en-GB"/>
        </w:rPr>
        <w:t>Dzulfikri</w:t>
      </w:r>
      <w:proofErr w:type="spellEnd"/>
    </w:p>
    <w:p w14:paraId="530DA08B" w14:textId="77777777" w:rsidR="000334C3" w:rsidRPr="00A71CD0" w:rsidRDefault="00320307" w:rsidP="0042560C">
      <w:pPr>
        <w:tabs>
          <w:tab w:val="left" w:pos="2977"/>
        </w:tabs>
        <w:spacing w:after="0" w:line="240" w:lineRule="auto"/>
        <w:jc w:val="center"/>
        <w:rPr>
          <w:rFonts w:ascii="Brill" w:hAnsi="Brill" w:cstheme="majorBidi"/>
          <w:color w:val="0070C0"/>
          <w:sz w:val="24"/>
          <w:szCs w:val="24"/>
          <w:lang w:val="en-GB"/>
        </w:rPr>
      </w:pPr>
      <w:r w:rsidRPr="00D208BF">
        <w:rPr>
          <w:rFonts w:ascii="Brill" w:hAnsi="Brill" w:cstheme="majorBidi"/>
          <w:color w:val="0070C0"/>
          <w:sz w:val="24"/>
          <w:szCs w:val="24"/>
          <w:u w:val="single"/>
          <w:lang w:val="en-GB"/>
        </w:rPr>
        <w:t>alfaizah03@gmail.com</w:t>
      </w:r>
      <w:r w:rsidR="000334C3" w:rsidRPr="00D208BF">
        <w:rPr>
          <w:rFonts w:ascii="Brill" w:hAnsi="Brill" w:cstheme="majorBidi"/>
          <w:color w:val="0070C0"/>
          <w:sz w:val="24"/>
          <w:szCs w:val="24"/>
          <w:lang w:val="id-ID"/>
        </w:rPr>
        <w:t xml:space="preserve">, </w:t>
      </w:r>
      <w:r w:rsidR="0073226A">
        <w:fldChar w:fldCharType="begin"/>
      </w:r>
      <w:r w:rsidR="0073226A">
        <w:instrText xml:space="preserve"> HYPERLINK "mailto:inamustofa@unisma.ac.id" </w:instrText>
      </w:r>
      <w:r w:rsidR="0073226A">
        <w:fldChar w:fldCharType="separate"/>
      </w:r>
      <w:r w:rsidR="000334C3" w:rsidRPr="00D208BF">
        <w:rPr>
          <w:rStyle w:val="Hyperlink"/>
          <w:rFonts w:ascii="Brill" w:hAnsi="Brill" w:cstheme="majorBidi"/>
          <w:color w:val="0070C0"/>
          <w:sz w:val="24"/>
          <w:szCs w:val="24"/>
          <w:lang w:val="id-ID"/>
        </w:rPr>
        <w:t>inamustofa@unisma.ac.id</w:t>
      </w:r>
      <w:r w:rsidR="0073226A">
        <w:rPr>
          <w:rStyle w:val="Hyperlink"/>
          <w:rFonts w:ascii="Brill" w:hAnsi="Brill" w:cstheme="majorBidi"/>
          <w:color w:val="0070C0"/>
          <w:sz w:val="24"/>
          <w:szCs w:val="24"/>
          <w:lang w:val="id-ID"/>
        </w:rPr>
        <w:fldChar w:fldCharType="end"/>
      </w:r>
      <w:r w:rsidR="000334C3" w:rsidRPr="00D208BF">
        <w:rPr>
          <w:rFonts w:ascii="Brill" w:hAnsi="Brill" w:cstheme="majorBidi"/>
          <w:color w:val="0070C0"/>
          <w:sz w:val="24"/>
          <w:szCs w:val="24"/>
          <w:lang w:val="id-ID"/>
        </w:rPr>
        <w:t>,</w:t>
      </w:r>
      <w:r w:rsidRPr="00D208BF">
        <w:rPr>
          <w:rFonts w:ascii="Brill" w:hAnsi="Brill" w:cstheme="majorBidi"/>
          <w:color w:val="0070C0"/>
          <w:sz w:val="24"/>
          <w:szCs w:val="24"/>
          <w:lang w:val="en-GB"/>
        </w:rPr>
        <w:t xml:space="preserve"> </w:t>
      </w:r>
      <w:hyperlink r:id="rId8" w:history="1">
        <w:r w:rsidRPr="00D208BF">
          <w:rPr>
            <w:rStyle w:val="Hyperlink"/>
            <w:rFonts w:ascii="Brill" w:hAnsi="Brill" w:cstheme="majorBidi"/>
            <w:color w:val="0070C0"/>
            <w:sz w:val="24"/>
            <w:szCs w:val="24"/>
            <w:lang w:val="id-ID"/>
          </w:rPr>
          <w:t>nhku123@gmail.com</w:t>
        </w:r>
      </w:hyperlink>
      <w:r w:rsidR="00A71CD0">
        <w:rPr>
          <w:rStyle w:val="Hyperlink"/>
          <w:rFonts w:ascii="Brill" w:hAnsi="Brill" w:cstheme="majorBidi"/>
          <w:color w:val="0070C0"/>
          <w:sz w:val="24"/>
          <w:szCs w:val="24"/>
          <w:lang w:val="en-GB"/>
        </w:rPr>
        <w:t>, dzulfikri</w:t>
      </w:r>
      <w:r w:rsidR="00A71CD0" w:rsidRPr="00A71CD0">
        <w:rPr>
          <w:rStyle w:val="Hyperlink"/>
          <w:rFonts w:ascii="Brill" w:hAnsi="Brill" w:cstheme="majorBidi"/>
          <w:color w:val="0070C0"/>
          <w:sz w:val="24"/>
          <w:szCs w:val="24"/>
          <w:lang w:val="en-GB"/>
        </w:rPr>
        <w:t>@</w:t>
      </w:r>
      <w:r w:rsidR="00A71CD0">
        <w:rPr>
          <w:rStyle w:val="Hyperlink"/>
          <w:rFonts w:ascii="Brill" w:hAnsi="Brill" w:cstheme="majorBidi"/>
          <w:color w:val="0070C0"/>
          <w:sz w:val="24"/>
          <w:szCs w:val="24"/>
          <w:lang w:val="en-GB"/>
        </w:rPr>
        <w:t>gmail.com</w:t>
      </w:r>
    </w:p>
    <w:p w14:paraId="4CD4E962" w14:textId="77777777" w:rsidR="000334C3" w:rsidRPr="00D208BF" w:rsidRDefault="000334C3" w:rsidP="000334C3">
      <w:pPr>
        <w:spacing w:line="360" w:lineRule="auto"/>
        <w:jc w:val="center"/>
        <w:rPr>
          <w:rFonts w:ascii="Brill" w:hAnsi="Brill" w:cstheme="majorBidi"/>
          <w:color w:val="0070C0"/>
          <w:sz w:val="24"/>
          <w:szCs w:val="24"/>
          <w:lang w:val="id-ID"/>
        </w:rPr>
      </w:pPr>
    </w:p>
    <w:p w14:paraId="1F0A3C3B" w14:textId="77777777" w:rsidR="00146F2B" w:rsidRDefault="00320307" w:rsidP="002A4002">
      <w:pPr>
        <w:spacing w:after="0" w:line="240" w:lineRule="auto"/>
        <w:ind w:left="567"/>
        <w:jc w:val="center"/>
        <w:rPr>
          <w:rFonts w:ascii="Brill" w:hAnsi="Brill" w:cstheme="majorBidi"/>
          <w:b/>
          <w:bCs/>
          <w:iCs/>
          <w:sz w:val="24"/>
          <w:szCs w:val="24"/>
          <w:lang w:val="en-US"/>
        </w:rPr>
      </w:pPr>
      <w:r w:rsidRPr="00D208BF">
        <w:rPr>
          <w:rFonts w:ascii="Brill" w:hAnsi="Brill" w:cstheme="majorBidi"/>
          <w:b/>
          <w:bCs/>
          <w:iCs/>
          <w:sz w:val="24"/>
          <w:szCs w:val="24"/>
          <w:lang w:val="en-US"/>
        </w:rPr>
        <w:t>ABSTRACT</w:t>
      </w:r>
    </w:p>
    <w:p w14:paraId="66B55EED" w14:textId="77777777" w:rsidR="002A4002" w:rsidRPr="00D208BF" w:rsidRDefault="002A4002" w:rsidP="002A4002">
      <w:pPr>
        <w:spacing w:after="0" w:line="240" w:lineRule="auto"/>
        <w:ind w:left="567"/>
        <w:jc w:val="center"/>
        <w:rPr>
          <w:rFonts w:ascii="Brill" w:hAnsi="Brill" w:cstheme="majorBidi"/>
          <w:b/>
          <w:bCs/>
          <w:sz w:val="24"/>
          <w:szCs w:val="24"/>
          <w:lang w:val="en-US"/>
        </w:rPr>
      </w:pPr>
    </w:p>
    <w:p w14:paraId="57078C7A" w14:textId="77777777" w:rsidR="0098331B" w:rsidRDefault="00D12C22" w:rsidP="0098331B">
      <w:pPr>
        <w:pStyle w:val="root-block-node"/>
        <w:spacing w:before="0" w:beforeAutospacing="0" w:after="0" w:afterAutospacing="0"/>
        <w:ind w:left="567"/>
        <w:jc w:val="both"/>
        <w:rPr>
          <w:rFonts w:ascii="Brill" w:hAnsi="Brill" w:cstheme="majorBidi"/>
          <w:iCs/>
        </w:rPr>
      </w:pPr>
      <w:bookmarkStart w:id="0" w:name="_Hlk87885111"/>
      <w:r w:rsidRPr="00D208BF">
        <w:rPr>
          <w:rFonts w:ascii="Brill" w:hAnsi="Brill" w:cstheme="majorBidi"/>
          <w:iCs/>
        </w:rPr>
        <w:t>One of the most crucial language skills for students to achieve is reading. Through their participation in this activity, students can improve their language skills and get experience. Using Google Classroom, this study attempted to examine EFL students' perceptions of reading comprehension. Because TBI (English Teaching Department) IAIN Madura is one of the universities that conducts online learning, it was chosen as the study's subject. This study used a sample of 26 students. Purposive sampling was used as a sample technique in this study. The results indicate that the students submitted useful and good responses.</w:t>
      </w:r>
      <w:bookmarkEnd w:id="0"/>
      <w:r w:rsidRPr="00D208BF">
        <w:rPr>
          <w:rFonts w:ascii="Brill" w:hAnsi="Brill" w:cstheme="majorBidi"/>
          <w:iCs/>
        </w:rPr>
        <w:t xml:space="preserve"> The results show that no student answered strongly disagree (SD), 3 students chose to disagree (11,5%), 16 students chose to agree (75%), and 6 students chose to strongly agree (23%). Google Classroom, it can be concluded, is a solution for online learning classes. As a result, Google Classroom can be used to collect student assignments and, more importantly, to help students improve their reading comprehension. Furthermore, if this application is effective, successful, and also assists students in assisting in e-learning, particularly in receiving feedback after completing the work assigned by the lecturer, it can be used in conjunction with Google Classroom as an e-learning solution for COVID-19.</w:t>
      </w:r>
    </w:p>
    <w:p w14:paraId="57A5111D" w14:textId="77777777" w:rsidR="0042560C" w:rsidRPr="0098331B" w:rsidRDefault="002E5121" w:rsidP="0098331B">
      <w:pPr>
        <w:pStyle w:val="root-block-node"/>
        <w:spacing w:before="0" w:beforeAutospacing="0" w:after="0" w:afterAutospacing="0"/>
        <w:ind w:left="567"/>
        <w:jc w:val="both"/>
        <w:rPr>
          <w:rFonts w:ascii="Brill" w:hAnsi="Brill" w:cstheme="majorBidi"/>
          <w:iCs/>
        </w:rPr>
      </w:pPr>
      <w:r w:rsidRPr="00D208BF">
        <w:rPr>
          <w:rFonts w:ascii="Brill" w:hAnsi="Brill" w:cstheme="majorBidi"/>
          <w:b/>
          <w:bCs/>
          <w:iCs/>
        </w:rPr>
        <w:t>K</w:t>
      </w:r>
      <w:r w:rsidR="006A50B5" w:rsidRPr="00D208BF">
        <w:rPr>
          <w:rFonts w:ascii="Brill" w:hAnsi="Brill" w:cstheme="majorBidi"/>
          <w:b/>
          <w:bCs/>
          <w:iCs/>
        </w:rPr>
        <w:t>eyw</w:t>
      </w:r>
      <w:r w:rsidRPr="00D208BF">
        <w:rPr>
          <w:rFonts w:ascii="Brill" w:hAnsi="Brill" w:cstheme="majorBidi"/>
          <w:b/>
          <w:bCs/>
          <w:iCs/>
        </w:rPr>
        <w:t>ords</w:t>
      </w:r>
      <w:r w:rsidRPr="00D208BF">
        <w:rPr>
          <w:rFonts w:ascii="Brill" w:hAnsi="Brill" w:cstheme="majorBidi"/>
          <w:iCs/>
        </w:rPr>
        <w:t>:</w:t>
      </w:r>
      <w:r w:rsidRPr="00D208BF">
        <w:rPr>
          <w:rFonts w:ascii="Brill" w:hAnsi="Brill" w:cstheme="majorBidi"/>
          <w:i/>
          <w:iCs/>
        </w:rPr>
        <w:t xml:space="preserve"> EFL, Reading Comprehension, Google Classroom</w:t>
      </w:r>
    </w:p>
    <w:p w14:paraId="728E7BD8" w14:textId="77777777" w:rsidR="00F929C8" w:rsidRPr="00D208BF" w:rsidRDefault="00F929C8" w:rsidP="00D208BF">
      <w:pPr>
        <w:spacing w:after="0" w:line="360" w:lineRule="auto"/>
        <w:rPr>
          <w:rFonts w:ascii="Brill" w:hAnsi="Brill" w:cstheme="majorBidi"/>
          <w:b/>
          <w:bCs/>
          <w:sz w:val="24"/>
          <w:szCs w:val="24"/>
          <w:lang w:val="en-US"/>
        </w:rPr>
      </w:pPr>
      <w:r w:rsidRPr="00D208BF">
        <w:rPr>
          <w:rFonts w:ascii="Brill" w:hAnsi="Brill" w:cstheme="majorBidi"/>
          <w:b/>
          <w:bCs/>
          <w:sz w:val="24"/>
          <w:szCs w:val="24"/>
          <w:lang w:val="en-US"/>
        </w:rPr>
        <w:lastRenderedPageBreak/>
        <w:t>INTRODUCTION</w:t>
      </w:r>
    </w:p>
    <w:p w14:paraId="5F320667" w14:textId="77777777" w:rsidR="00F929C8" w:rsidRPr="00D208BF" w:rsidRDefault="00F929C8" w:rsidP="00D208BF">
      <w:pPr>
        <w:spacing w:after="0" w:line="360" w:lineRule="auto"/>
        <w:ind w:firstLine="720"/>
        <w:jc w:val="both"/>
        <w:rPr>
          <w:rFonts w:ascii="Brill" w:hAnsi="Brill" w:cstheme="majorBidi"/>
          <w:sz w:val="24"/>
          <w:szCs w:val="24"/>
          <w:lang w:val="en-US"/>
        </w:rPr>
      </w:pPr>
      <w:r w:rsidRPr="00D208BF">
        <w:rPr>
          <w:rFonts w:ascii="Brill" w:hAnsi="Brill" w:cstheme="majorBidi"/>
          <w:sz w:val="24"/>
          <w:szCs w:val="24"/>
          <w:lang w:val="en-US"/>
        </w:rPr>
        <w:t>Reading is one of the most important language skills for students to achieve. Students can improve their language and experience by participation in this activity. They will receive the information and ideas which they need</w:t>
      </w:r>
      <w:r w:rsidR="0042560C">
        <w:rPr>
          <w:rFonts w:ascii="Brill" w:hAnsi="Brill" w:cstheme="majorBidi"/>
          <w:sz w:val="24"/>
          <w:szCs w:val="24"/>
          <w:lang w:val="en-US"/>
        </w:rPr>
        <w:t>.</w:t>
      </w:r>
      <w:r w:rsidR="0042560C" w:rsidRPr="00BB035A">
        <w:rPr>
          <w:rStyle w:val="FootnoteReference"/>
        </w:rPr>
        <w:footnoteReference w:id="5"/>
      </w:r>
      <w:r w:rsidR="008076C9" w:rsidRPr="00D208BF">
        <w:rPr>
          <w:rFonts w:ascii="Brill" w:hAnsi="Brill" w:cstheme="majorBidi"/>
          <w:sz w:val="24"/>
          <w:szCs w:val="24"/>
          <w:lang w:val="en-US"/>
        </w:rPr>
        <w:t xml:space="preserve"> </w:t>
      </w:r>
      <w:r w:rsidR="00306F56" w:rsidRPr="00D208BF">
        <w:rPr>
          <w:rFonts w:ascii="Brill" w:hAnsi="Brill" w:cstheme="majorBidi"/>
          <w:sz w:val="24"/>
          <w:szCs w:val="24"/>
          <w:lang w:val="en-US"/>
        </w:rPr>
        <w:t>Reading is one of four aspects with such a high level of difficulty, and it is important in the teaching and learning process. This learning require</w:t>
      </w:r>
      <w:r w:rsidR="0042560C">
        <w:rPr>
          <w:rFonts w:ascii="Brill" w:hAnsi="Brill" w:cstheme="majorBidi"/>
          <w:sz w:val="24"/>
          <w:szCs w:val="24"/>
          <w:lang w:val="en-US"/>
        </w:rPr>
        <w:t>s a good level of understanding.</w:t>
      </w:r>
      <w:r w:rsidR="0042560C" w:rsidRPr="00BB035A">
        <w:rPr>
          <w:rStyle w:val="FootnoteReference"/>
        </w:rPr>
        <w:footnoteReference w:id="6"/>
      </w:r>
      <w:r w:rsidR="00306F56" w:rsidRPr="00D208BF">
        <w:rPr>
          <w:rFonts w:ascii="Brill" w:hAnsi="Brill" w:cstheme="majorBidi"/>
          <w:sz w:val="24"/>
          <w:szCs w:val="24"/>
          <w:lang w:val="en-US"/>
        </w:rPr>
        <w:t xml:space="preserve"> </w:t>
      </w:r>
      <w:r w:rsidR="00CD7CB3" w:rsidRPr="00D208BF">
        <w:rPr>
          <w:rFonts w:ascii="Brill" w:hAnsi="Brill" w:cstheme="majorBidi"/>
          <w:sz w:val="24"/>
          <w:szCs w:val="24"/>
          <w:lang w:val="en-US"/>
        </w:rPr>
        <w:t>According to</w:t>
      </w:r>
      <w:r w:rsidR="00CD7CB3" w:rsidRPr="00D208BF">
        <w:rPr>
          <w:rFonts w:ascii="Brill" w:hAnsi="Brill" w:cstheme="majorBidi"/>
          <w:sz w:val="24"/>
          <w:szCs w:val="24"/>
          <w:lang w:val="id-ID"/>
        </w:rPr>
        <w:t xml:space="preserve"> </w:t>
      </w:r>
      <w:r w:rsidR="0042560C" w:rsidRPr="00BB035A">
        <w:rPr>
          <w:rStyle w:val="FootnoteReference"/>
        </w:rPr>
        <w:footnoteReference w:id="7"/>
      </w:r>
      <w:r w:rsidR="008076C9" w:rsidRPr="00D208BF">
        <w:rPr>
          <w:rFonts w:ascii="Brill" w:hAnsi="Brill" w:cstheme="majorBidi"/>
          <w:sz w:val="24"/>
          <w:szCs w:val="24"/>
          <w:lang w:val="en-US"/>
        </w:rPr>
        <w:t>Reading is important because that (1) helps students in learning new languages, (2) helps students in increasing existing vocabulary, (3) helps students and become more comfortable with written English, and (4) assists students in planning to study in an English-speaking country. Because they have a better vocabulary in context, students who master reading skills will have an easier time obtaining meaning from English texts.</w:t>
      </w:r>
      <w:r w:rsidR="000A57BB" w:rsidRPr="00D208BF">
        <w:rPr>
          <w:rFonts w:ascii="Brill" w:hAnsi="Brill" w:cstheme="majorBidi"/>
          <w:sz w:val="24"/>
          <w:szCs w:val="24"/>
          <w:lang w:val="en-US"/>
        </w:rPr>
        <w:t xml:space="preserve"> </w:t>
      </w:r>
    </w:p>
    <w:p w14:paraId="1D2C7DDA" w14:textId="77777777" w:rsidR="00740EB2" w:rsidRPr="00D208BF" w:rsidRDefault="00060E77" w:rsidP="00D208BF">
      <w:pPr>
        <w:spacing w:after="0" w:line="360" w:lineRule="auto"/>
        <w:ind w:firstLine="720"/>
        <w:jc w:val="both"/>
        <w:rPr>
          <w:rFonts w:ascii="Brill" w:hAnsi="Brill" w:cstheme="majorBidi"/>
          <w:sz w:val="24"/>
          <w:szCs w:val="24"/>
          <w:lang w:val="en-US"/>
        </w:rPr>
      </w:pPr>
      <w:r w:rsidRPr="00D208BF">
        <w:rPr>
          <w:rFonts w:ascii="Brill" w:hAnsi="Brill" w:cstheme="majorBidi"/>
          <w:sz w:val="24"/>
          <w:szCs w:val="24"/>
          <w:lang w:val="en-US"/>
        </w:rPr>
        <w:t>In several of previous study, t</w:t>
      </w:r>
      <w:r w:rsidR="00C1140B" w:rsidRPr="00D208BF">
        <w:rPr>
          <w:rFonts w:ascii="Brill" w:hAnsi="Brill" w:cstheme="majorBidi"/>
          <w:sz w:val="24"/>
          <w:szCs w:val="24"/>
          <w:lang w:val="en-US"/>
        </w:rPr>
        <w:t>he concept of technology-enhanced multimedia instructions is becoming popular in educational settings as a result of the development of educational technology</w:t>
      </w:r>
      <w:r w:rsidR="00923F00" w:rsidRPr="00D208BF">
        <w:rPr>
          <w:rFonts w:ascii="Brill" w:hAnsi="Brill" w:cstheme="majorBidi"/>
          <w:sz w:val="24"/>
          <w:szCs w:val="24"/>
          <w:lang w:val="en-US"/>
        </w:rPr>
        <w:t xml:space="preserve"> </w:t>
      </w:r>
      <w:r w:rsidR="0042560C" w:rsidRPr="00BB035A">
        <w:rPr>
          <w:rStyle w:val="FootnoteReference"/>
        </w:rPr>
        <w:footnoteReference w:id="8"/>
      </w:r>
      <w:r w:rsidR="00C1140B" w:rsidRPr="00D208BF">
        <w:rPr>
          <w:rFonts w:ascii="Brill" w:hAnsi="Brill" w:cstheme="majorBidi"/>
          <w:sz w:val="24"/>
          <w:szCs w:val="24"/>
          <w:lang w:val="en-US"/>
        </w:rPr>
        <w:t>. Different skills, such as listening, reading, speaking, and writing, can be learned by technology. Reading comprehension is one of many skills that EFL students are faced with.</w:t>
      </w:r>
      <w:r w:rsidR="00923F00" w:rsidRPr="00D208BF">
        <w:rPr>
          <w:rFonts w:ascii="Brill" w:hAnsi="Brill" w:cstheme="majorBidi"/>
          <w:sz w:val="24"/>
          <w:szCs w:val="24"/>
          <w:lang w:val="en-US"/>
        </w:rPr>
        <w:t xml:space="preserve"> </w:t>
      </w:r>
      <w:r w:rsidR="001107F2" w:rsidRPr="00D208BF">
        <w:rPr>
          <w:rFonts w:ascii="Brill" w:hAnsi="Brill" w:cstheme="majorBidi"/>
          <w:sz w:val="24"/>
          <w:szCs w:val="24"/>
          <w:lang w:val="en-US"/>
        </w:rPr>
        <w:t xml:space="preserve">Students can </w:t>
      </w:r>
      <w:r w:rsidR="001107F2" w:rsidRPr="00D208BF">
        <w:rPr>
          <w:rFonts w:ascii="Brill" w:hAnsi="Brill" w:cstheme="majorBidi"/>
          <w:sz w:val="24"/>
          <w:szCs w:val="24"/>
          <w:lang w:val="en-US"/>
        </w:rPr>
        <w:lastRenderedPageBreak/>
        <w:t>use the media to read various of texts, check new vocabularies, learn some hard grammars, do exercises, and even write feedback for face-to-face teacher-centered learning. Google Classroom is one tool that can assist in the learning process. Google Classroom is a Search virtual classroom</w:t>
      </w:r>
      <w:r w:rsidR="0054664B" w:rsidRPr="00D208BF">
        <w:rPr>
          <w:rFonts w:ascii="Brill" w:hAnsi="Brill" w:cstheme="majorBidi"/>
          <w:sz w:val="24"/>
          <w:szCs w:val="24"/>
          <w:lang w:val="en-US"/>
        </w:rPr>
        <w:t xml:space="preserve"> </w:t>
      </w:r>
      <w:r w:rsidR="0042560C" w:rsidRPr="00BB035A">
        <w:rPr>
          <w:rStyle w:val="FootnoteReference"/>
        </w:rPr>
        <w:footnoteReference w:id="9"/>
      </w:r>
      <w:r w:rsidR="001107F2" w:rsidRPr="00D208BF">
        <w:rPr>
          <w:rFonts w:ascii="Brill" w:hAnsi="Brill" w:cstheme="majorBidi"/>
          <w:sz w:val="24"/>
          <w:szCs w:val="24"/>
          <w:lang w:val="en-US"/>
        </w:rPr>
        <w:t xml:space="preserve">. </w:t>
      </w:r>
      <w:r w:rsidR="001D266B" w:rsidRPr="00D208BF">
        <w:rPr>
          <w:rFonts w:ascii="Brill" w:hAnsi="Brill" w:cstheme="majorBidi"/>
          <w:sz w:val="24"/>
          <w:szCs w:val="24"/>
          <w:lang w:val="en-US"/>
        </w:rPr>
        <w:t xml:space="preserve">Reading this type of information requires the information to be read according to the order of the nodes </w:t>
      </w:r>
      <w:r w:rsidR="0042560C" w:rsidRPr="00BB035A">
        <w:rPr>
          <w:rStyle w:val="FootnoteReference"/>
        </w:rPr>
        <w:footnoteReference w:id="10"/>
      </w:r>
      <w:r w:rsidR="001D266B" w:rsidRPr="00D208BF">
        <w:rPr>
          <w:rFonts w:ascii="Brill" w:hAnsi="Brill" w:cstheme="majorBidi"/>
          <w:sz w:val="24"/>
          <w:szCs w:val="24"/>
          <w:lang w:val="en-US"/>
        </w:rPr>
        <w:t xml:space="preserve">. Even though hypertexts are considered to be non-linear, many still read them in a linear mode, merely transferring offline reading skills to online reading. </w:t>
      </w:r>
      <w:r w:rsidR="0042560C" w:rsidRPr="00BB035A">
        <w:rPr>
          <w:rStyle w:val="FootnoteReference"/>
        </w:rPr>
        <w:footnoteReference w:id="11"/>
      </w:r>
      <w:r w:rsidR="001D266B" w:rsidRPr="00D208BF">
        <w:rPr>
          <w:rFonts w:ascii="Brill" w:hAnsi="Brill" w:cstheme="majorBidi"/>
          <w:sz w:val="24"/>
          <w:szCs w:val="24"/>
          <w:lang w:val="en-US"/>
        </w:rPr>
        <w:t xml:space="preserve">, who believe in the complexity of online reading and the challenges students faced, especially in collaborative online reading, have lately challenged this concept. </w:t>
      </w:r>
    </w:p>
    <w:p w14:paraId="4EE4E544" w14:textId="77777777" w:rsidR="00023074" w:rsidRPr="00D208BF" w:rsidRDefault="001D266B" w:rsidP="00D208BF">
      <w:pPr>
        <w:spacing w:after="0" w:line="360" w:lineRule="auto"/>
        <w:ind w:firstLine="720"/>
        <w:jc w:val="both"/>
        <w:rPr>
          <w:rFonts w:ascii="Brill" w:hAnsi="Brill" w:cstheme="majorBidi"/>
          <w:sz w:val="24"/>
          <w:szCs w:val="24"/>
          <w:lang w:val="en-US"/>
        </w:rPr>
      </w:pPr>
      <w:r w:rsidRPr="00D208BF">
        <w:rPr>
          <w:rFonts w:ascii="Brill" w:hAnsi="Brill" w:cstheme="majorBidi"/>
          <w:sz w:val="24"/>
          <w:szCs w:val="24"/>
          <w:lang w:val="en-US"/>
        </w:rPr>
        <w:t>There are some reading strategies that are best placed to online reading.</w:t>
      </w:r>
      <w:r w:rsidR="00740EB2" w:rsidRPr="00D208BF">
        <w:rPr>
          <w:rFonts w:ascii="Brill" w:hAnsi="Brill" w:cstheme="majorBidi"/>
          <w:sz w:val="24"/>
          <w:szCs w:val="24"/>
          <w:lang w:val="en-US"/>
        </w:rPr>
        <w:t xml:space="preserve"> </w:t>
      </w:r>
      <w:r w:rsidR="001107F2" w:rsidRPr="00D208BF">
        <w:rPr>
          <w:rFonts w:ascii="Brill" w:hAnsi="Brill" w:cstheme="majorBidi"/>
          <w:sz w:val="24"/>
          <w:szCs w:val="24"/>
          <w:lang w:val="en-US"/>
        </w:rPr>
        <w:t>It is the obligation of academic institutions to create blended learning in order to clarify, create, distribute, and grade assignments without the need of paper. As a result, teachers can communicate with students over the web, giving materials, discussing any topic, and submitting assignments.</w:t>
      </w:r>
      <w:r w:rsidR="0054664B" w:rsidRPr="00D208BF">
        <w:rPr>
          <w:rFonts w:ascii="Brill" w:hAnsi="Brill" w:cstheme="majorBidi"/>
          <w:sz w:val="24"/>
          <w:szCs w:val="24"/>
          <w:lang w:val="en-US"/>
        </w:rPr>
        <w:t xml:space="preserve"> The teacher can motivate students to learn materials in a more creative way by </w:t>
      </w:r>
      <w:r w:rsidR="0054664B" w:rsidRPr="00D208BF">
        <w:rPr>
          <w:rFonts w:ascii="Brill" w:hAnsi="Brill" w:cstheme="majorBidi"/>
          <w:sz w:val="24"/>
          <w:szCs w:val="24"/>
          <w:lang w:val="en-US"/>
        </w:rPr>
        <w:lastRenderedPageBreak/>
        <w:t>using Google Classroom. Students can access the learning process anywhere and whenever they want, because to its availability on their smartphones.</w:t>
      </w:r>
      <w:r w:rsidR="00A10956" w:rsidRPr="00D208BF">
        <w:rPr>
          <w:rFonts w:ascii="Brill" w:hAnsi="Brill" w:cstheme="majorBidi"/>
          <w:sz w:val="24"/>
          <w:szCs w:val="24"/>
          <w:lang w:val="en-US"/>
        </w:rPr>
        <w:t xml:space="preserve"> The Google Classroom application, according to Hakim (2016) in </w:t>
      </w:r>
      <w:r w:rsidR="0042560C" w:rsidRPr="00BB035A">
        <w:rPr>
          <w:rStyle w:val="FootnoteReference"/>
        </w:rPr>
        <w:footnoteReference w:id="12"/>
      </w:r>
      <w:r w:rsidR="00A10956" w:rsidRPr="00D208BF">
        <w:rPr>
          <w:rFonts w:ascii="Brill" w:hAnsi="Brill" w:cstheme="majorBidi"/>
          <w:sz w:val="24"/>
          <w:szCs w:val="24"/>
          <w:lang w:val="en-US"/>
        </w:rPr>
        <w:t>, aims to improve the learning process and effectively integrate in organizing classes. Teachers could use some features in the Google Classroom media to make learning activities in</w:t>
      </w:r>
      <w:r w:rsidR="00FF3547" w:rsidRPr="00D208BF">
        <w:rPr>
          <w:rFonts w:ascii="Brill" w:hAnsi="Brill" w:cstheme="majorBidi"/>
          <w:sz w:val="24"/>
          <w:szCs w:val="24"/>
          <w:lang w:val="en-US"/>
        </w:rPr>
        <w:t xml:space="preserve"> the Google Classroom media </w:t>
      </w:r>
      <w:r w:rsidR="00FF3547" w:rsidRPr="00D208BF">
        <w:rPr>
          <w:rFonts w:ascii="Brill" w:hAnsi="Brill" w:cstheme="majorBidi"/>
          <w:sz w:val="24"/>
          <w:szCs w:val="24"/>
          <w:lang w:val="id-ID"/>
        </w:rPr>
        <w:t xml:space="preserve">is </w:t>
      </w:r>
      <w:r w:rsidR="00A10956" w:rsidRPr="00D208BF">
        <w:rPr>
          <w:rFonts w:ascii="Brill" w:hAnsi="Brill" w:cstheme="majorBidi"/>
          <w:sz w:val="24"/>
          <w:szCs w:val="24"/>
          <w:lang w:val="en-US"/>
        </w:rPr>
        <w:t>easier.</w:t>
      </w:r>
    </w:p>
    <w:p w14:paraId="3E3C5013" w14:textId="77777777" w:rsidR="00CC1F0D" w:rsidRPr="00D208BF" w:rsidRDefault="00CC1F0D" w:rsidP="00D208BF">
      <w:pPr>
        <w:spacing w:after="0" w:line="360" w:lineRule="auto"/>
        <w:ind w:firstLine="720"/>
        <w:jc w:val="both"/>
        <w:rPr>
          <w:rFonts w:ascii="Brill" w:hAnsi="Brill" w:cstheme="majorBidi"/>
          <w:sz w:val="24"/>
          <w:szCs w:val="24"/>
          <w:lang w:val="en-US"/>
        </w:rPr>
      </w:pPr>
      <w:r w:rsidRPr="00D208BF">
        <w:rPr>
          <w:rFonts w:ascii="Brill" w:hAnsi="Brill" w:cstheme="majorBidi"/>
          <w:sz w:val="24"/>
          <w:szCs w:val="24"/>
          <w:lang w:val="en-US"/>
        </w:rPr>
        <w:t xml:space="preserve">Language education is constantly developing to accommodate changes brought about by time, as well as advancements and achievements in the education sector in general, and to rectify or improve inefficient offerings to address specific grammatical learning needs </w:t>
      </w:r>
      <w:r w:rsidR="0042560C" w:rsidRPr="00BB035A">
        <w:rPr>
          <w:rStyle w:val="FootnoteReference"/>
        </w:rPr>
        <w:footnoteReference w:id="13"/>
      </w:r>
      <w:r w:rsidRPr="00D208BF">
        <w:rPr>
          <w:rFonts w:ascii="Brill" w:hAnsi="Brill" w:cstheme="majorBidi"/>
          <w:sz w:val="24"/>
          <w:szCs w:val="24"/>
          <w:lang w:val="en-US"/>
        </w:rPr>
        <w:t>.</w:t>
      </w:r>
      <w:r w:rsidR="006A6B57" w:rsidRPr="00D208BF">
        <w:rPr>
          <w:rFonts w:ascii="Brill" w:hAnsi="Brill" w:cstheme="majorBidi"/>
          <w:sz w:val="24"/>
          <w:szCs w:val="24"/>
          <w:lang w:val="en-US"/>
        </w:rPr>
        <w:t xml:space="preserve"> In the world of education, the use of technology has an impact on improving the learning process, making it more efficient and effective, and providing knowledge, skills, and new experiences for both teachers and classroom environments. This is a new innovation in the world of education, where technology is used not only as a medium, but also in systems, methods, or learning techniques to increase the standard of education</w:t>
      </w:r>
      <w:r w:rsidR="006A50B5" w:rsidRPr="00D208BF">
        <w:rPr>
          <w:rFonts w:ascii="Brill" w:hAnsi="Brill" w:cstheme="majorBidi"/>
          <w:sz w:val="24"/>
          <w:szCs w:val="24"/>
          <w:lang w:val="en-US"/>
        </w:rPr>
        <w:t xml:space="preserve"> </w:t>
      </w:r>
      <w:r w:rsidR="0042560C" w:rsidRPr="00BB035A">
        <w:rPr>
          <w:rStyle w:val="FootnoteReference"/>
        </w:rPr>
        <w:footnoteReference w:id="14"/>
      </w:r>
      <w:r w:rsidR="006A6B57" w:rsidRPr="00D208BF">
        <w:rPr>
          <w:rFonts w:ascii="Brill" w:hAnsi="Brill" w:cstheme="majorBidi"/>
          <w:sz w:val="24"/>
          <w:szCs w:val="24"/>
          <w:lang w:val="en-US"/>
        </w:rPr>
        <w:t>.</w:t>
      </w:r>
    </w:p>
    <w:p w14:paraId="2AD8B1BC" w14:textId="77777777" w:rsidR="00E232E7" w:rsidRPr="00D208BF" w:rsidRDefault="005364A8" w:rsidP="00D208BF">
      <w:pPr>
        <w:spacing w:after="0" w:line="360" w:lineRule="auto"/>
        <w:ind w:firstLine="720"/>
        <w:jc w:val="both"/>
        <w:rPr>
          <w:rFonts w:ascii="Brill" w:hAnsi="Brill" w:cstheme="majorBidi"/>
          <w:sz w:val="24"/>
          <w:szCs w:val="24"/>
          <w:lang w:val="en-US"/>
        </w:rPr>
      </w:pPr>
      <w:r w:rsidRPr="00D208BF">
        <w:rPr>
          <w:rFonts w:ascii="Brill" w:hAnsi="Brill" w:cstheme="majorBidi"/>
          <w:sz w:val="24"/>
          <w:szCs w:val="24"/>
          <w:lang w:val="en-US"/>
        </w:rPr>
        <w:lastRenderedPageBreak/>
        <w:t xml:space="preserve">Of course, when deciding to use the media, one should be able to accept the both advantages and disadvantages of the media. The advantages of media users are expected to contribute to a better understanding of how to use media by students’ perspective </w:t>
      </w:r>
      <w:r w:rsidR="0042560C" w:rsidRPr="00BB035A">
        <w:rPr>
          <w:rStyle w:val="FootnoteReference"/>
        </w:rPr>
        <w:footnoteReference w:id="15"/>
      </w:r>
      <w:r w:rsidRPr="00D208BF">
        <w:rPr>
          <w:rFonts w:ascii="Brill" w:hAnsi="Brill" w:cstheme="majorBidi"/>
          <w:sz w:val="24"/>
          <w:szCs w:val="24"/>
          <w:lang w:val="en-US"/>
        </w:rPr>
        <w:t>. The disadvantages of using media, on the other hand, are expected to be minimized. This research looks into the advantages and disadvantages of using Google classroom resources to assist students improve effective reading comprehension.</w:t>
      </w:r>
      <w:r w:rsidR="00A10956" w:rsidRPr="00D208BF">
        <w:rPr>
          <w:rFonts w:ascii="Brill" w:hAnsi="Brill" w:cstheme="majorBidi"/>
          <w:sz w:val="24"/>
          <w:szCs w:val="24"/>
          <w:lang w:val="en-US"/>
        </w:rPr>
        <w:t xml:space="preserve"> </w:t>
      </w:r>
    </w:p>
    <w:p w14:paraId="5627420D" w14:textId="77777777" w:rsidR="00E232E7" w:rsidRDefault="00E232E7" w:rsidP="00D208BF">
      <w:pPr>
        <w:spacing w:after="0" w:line="360" w:lineRule="auto"/>
        <w:ind w:firstLine="720"/>
        <w:jc w:val="both"/>
        <w:rPr>
          <w:rFonts w:ascii="Brill" w:hAnsi="Brill" w:cstheme="majorBidi"/>
          <w:sz w:val="24"/>
          <w:szCs w:val="24"/>
          <w:lang w:val="en-US"/>
        </w:rPr>
      </w:pPr>
      <w:r w:rsidRPr="00D208BF">
        <w:rPr>
          <w:rFonts w:ascii="Brill" w:hAnsi="Brill" w:cstheme="majorBidi"/>
          <w:sz w:val="24"/>
          <w:szCs w:val="24"/>
          <w:lang w:val="en-US"/>
        </w:rPr>
        <w:t xml:space="preserve">This platform can be one of solution in online learning process. And in this research the researcher will research about </w:t>
      </w:r>
      <w:r w:rsidR="006E2C9A" w:rsidRPr="00D208BF">
        <w:rPr>
          <w:rFonts w:ascii="Brill" w:hAnsi="Brill" w:cstheme="majorBidi"/>
          <w:sz w:val="24"/>
          <w:szCs w:val="24"/>
          <w:lang w:val="en-US"/>
        </w:rPr>
        <w:t xml:space="preserve">how the </w:t>
      </w:r>
      <w:r w:rsidRPr="00D208BF">
        <w:rPr>
          <w:rFonts w:ascii="Brill" w:hAnsi="Brill" w:cstheme="majorBidi"/>
          <w:sz w:val="24"/>
          <w:szCs w:val="24"/>
          <w:lang w:val="en-US"/>
        </w:rPr>
        <w:t xml:space="preserve">students’ perception of using Google Classroom </w:t>
      </w:r>
      <w:r w:rsidR="006C60B1" w:rsidRPr="00D208BF">
        <w:rPr>
          <w:rFonts w:ascii="Brill" w:hAnsi="Brill" w:cstheme="majorBidi"/>
          <w:sz w:val="24"/>
          <w:szCs w:val="24"/>
          <w:lang w:val="en-US"/>
        </w:rPr>
        <w:t>to improve</w:t>
      </w:r>
      <w:r w:rsidRPr="00D208BF">
        <w:rPr>
          <w:rFonts w:ascii="Brill" w:hAnsi="Brill" w:cstheme="majorBidi"/>
          <w:sz w:val="24"/>
          <w:szCs w:val="24"/>
          <w:lang w:val="en-US"/>
        </w:rPr>
        <w:t xml:space="preserve"> reading comprehensive</w:t>
      </w:r>
      <w:r w:rsidR="006C60B1" w:rsidRPr="00D208BF">
        <w:rPr>
          <w:rFonts w:ascii="Brill" w:hAnsi="Brill" w:cstheme="majorBidi"/>
          <w:sz w:val="24"/>
          <w:szCs w:val="24"/>
          <w:lang w:val="en-US"/>
        </w:rPr>
        <w:t>.</w:t>
      </w:r>
    </w:p>
    <w:p w14:paraId="3B1DD4E0" w14:textId="77777777" w:rsidR="00B65246" w:rsidRPr="00D208BF" w:rsidRDefault="00B65246" w:rsidP="00D208BF">
      <w:pPr>
        <w:spacing w:after="0" w:line="360" w:lineRule="auto"/>
        <w:ind w:firstLine="720"/>
        <w:jc w:val="both"/>
        <w:rPr>
          <w:rFonts w:ascii="Brill" w:hAnsi="Brill" w:cstheme="majorBidi"/>
          <w:sz w:val="24"/>
          <w:szCs w:val="24"/>
          <w:lang w:val="en-US"/>
        </w:rPr>
      </w:pPr>
    </w:p>
    <w:p w14:paraId="027C5B4A" w14:textId="77777777" w:rsidR="005017C1" w:rsidRPr="00D208BF" w:rsidRDefault="00B65246" w:rsidP="00D208BF">
      <w:pPr>
        <w:spacing w:after="0" w:line="360" w:lineRule="auto"/>
        <w:jc w:val="both"/>
        <w:rPr>
          <w:rFonts w:ascii="Brill" w:hAnsi="Brill" w:cstheme="majorBidi"/>
          <w:b/>
          <w:bCs/>
          <w:sz w:val="24"/>
          <w:szCs w:val="24"/>
          <w:lang w:val="id-ID"/>
        </w:rPr>
      </w:pPr>
      <w:r w:rsidRPr="00D208BF">
        <w:rPr>
          <w:rFonts w:ascii="Brill" w:hAnsi="Brill" w:cstheme="majorBidi"/>
          <w:b/>
          <w:bCs/>
          <w:sz w:val="24"/>
          <w:szCs w:val="24"/>
          <w:lang w:val="id-ID"/>
        </w:rPr>
        <w:t>METHOD</w:t>
      </w:r>
    </w:p>
    <w:p w14:paraId="77C6C50D" w14:textId="77777777" w:rsidR="00941116" w:rsidRPr="00D208BF" w:rsidRDefault="005017C1" w:rsidP="00D208BF">
      <w:pPr>
        <w:spacing w:after="0" w:line="360" w:lineRule="auto"/>
        <w:ind w:firstLine="720"/>
        <w:jc w:val="both"/>
        <w:rPr>
          <w:rFonts w:ascii="Brill" w:hAnsi="Brill" w:cstheme="majorBidi"/>
          <w:sz w:val="24"/>
          <w:szCs w:val="24"/>
          <w:lang w:val="id-ID"/>
        </w:rPr>
      </w:pPr>
      <w:r w:rsidRPr="00D208BF">
        <w:rPr>
          <w:rFonts w:ascii="Brill" w:hAnsi="Brill" w:cstheme="majorBidi"/>
          <w:sz w:val="24"/>
          <w:szCs w:val="24"/>
          <w:lang w:val="id-ID"/>
        </w:rPr>
        <w:t xml:space="preserve">The </w:t>
      </w:r>
      <w:r w:rsidR="006C3F15" w:rsidRPr="00D208BF">
        <w:rPr>
          <w:rFonts w:ascii="Brill" w:hAnsi="Brill" w:cstheme="majorBidi"/>
          <w:sz w:val="24"/>
          <w:szCs w:val="24"/>
          <w:lang w:val="id-ID"/>
        </w:rPr>
        <w:t>quntitative descriptive</w:t>
      </w:r>
      <w:r w:rsidRPr="00D208BF">
        <w:rPr>
          <w:rFonts w:ascii="Brill" w:hAnsi="Brill" w:cstheme="majorBidi"/>
          <w:sz w:val="24"/>
          <w:szCs w:val="24"/>
          <w:lang w:val="id-ID"/>
        </w:rPr>
        <w:t xml:space="preserve"> research method was used in this study, employing a research methodology. </w:t>
      </w:r>
      <w:r w:rsidR="006C3F15" w:rsidRPr="00D208BF">
        <w:rPr>
          <w:rFonts w:ascii="Brill" w:hAnsi="Brill" w:cstheme="majorBidi"/>
          <w:sz w:val="24"/>
          <w:szCs w:val="24"/>
          <w:lang w:val="id-ID"/>
        </w:rPr>
        <w:t xml:space="preserve">Quantitative research was the process of gaining knowledge by using numerical data as a tool to acquire information about a topic. It denotes the utilization of data in the form of numbers and statistical analysis in quantitative research. As a result, descriptive quantitative is numeral related to statistic descriptive such as measuring scale, portraying visual, and variable in reference to all data being in </w:t>
      </w:r>
      <w:r w:rsidR="006C3F15" w:rsidRPr="00D208BF">
        <w:rPr>
          <w:rFonts w:ascii="Brill" w:hAnsi="Brill" w:cstheme="majorBidi"/>
          <w:sz w:val="24"/>
          <w:szCs w:val="24"/>
          <w:lang w:val="id-ID"/>
        </w:rPr>
        <w:lastRenderedPageBreak/>
        <w:t xml:space="preserve">numeral statistic and being explained in narrative. The descriptive research method was utilized to examine the students' reactions to the introduction of Google Classroom in this study. </w:t>
      </w:r>
      <w:r w:rsidR="0096132F" w:rsidRPr="00D208BF">
        <w:rPr>
          <w:rFonts w:ascii="Brill" w:hAnsi="Brill" w:cstheme="majorBidi"/>
          <w:sz w:val="24"/>
          <w:szCs w:val="24"/>
          <w:lang w:val="id-ID"/>
        </w:rPr>
        <w:t xml:space="preserve">According to </w:t>
      </w:r>
      <w:r w:rsidR="0042560C" w:rsidRPr="00BB035A">
        <w:rPr>
          <w:rStyle w:val="FootnoteReference"/>
        </w:rPr>
        <w:footnoteReference w:id="16"/>
      </w:r>
      <w:r w:rsidR="00CC3497" w:rsidRPr="00D208BF">
        <w:rPr>
          <w:rFonts w:ascii="Brill" w:hAnsi="Brill" w:cstheme="majorBidi"/>
          <w:sz w:val="24"/>
          <w:szCs w:val="24"/>
          <w:lang w:val="id-ID"/>
        </w:rPr>
        <w:t xml:space="preserve"> </w:t>
      </w:r>
      <w:r w:rsidR="00941116" w:rsidRPr="00D208BF">
        <w:rPr>
          <w:rFonts w:ascii="Brill" w:hAnsi="Brill" w:cstheme="majorBidi"/>
          <w:sz w:val="24"/>
          <w:szCs w:val="24"/>
          <w:lang w:val="id-ID"/>
        </w:rPr>
        <w:t>state</w:t>
      </w:r>
      <w:r w:rsidR="00CC3497" w:rsidRPr="00D208BF">
        <w:rPr>
          <w:rFonts w:ascii="Brill" w:hAnsi="Brill" w:cstheme="majorBidi"/>
          <w:sz w:val="24"/>
          <w:szCs w:val="24"/>
          <w:lang w:val="id-ID"/>
        </w:rPr>
        <w:t>s</w:t>
      </w:r>
      <w:r w:rsidR="00941116" w:rsidRPr="00D208BF">
        <w:rPr>
          <w:rFonts w:ascii="Brill" w:hAnsi="Brill" w:cstheme="majorBidi"/>
          <w:sz w:val="24"/>
          <w:szCs w:val="24"/>
          <w:lang w:val="id-ID"/>
        </w:rPr>
        <w:t xml:space="preserve"> that Descriptive quantitative research it is a deliberate and methodical endeavor to offer  get a solution to a problem and/or gaining a deeper and broader understanding of a phenomenon </w:t>
      </w:r>
      <w:r w:rsidR="00B33DC6" w:rsidRPr="00D208BF">
        <w:rPr>
          <w:rFonts w:ascii="Brill" w:hAnsi="Brill" w:cstheme="majorBidi"/>
          <w:sz w:val="24"/>
          <w:szCs w:val="24"/>
          <w:lang w:val="id-ID"/>
        </w:rPr>
        <w:t xml:space="preserve">in </w:t>
      </w:r>
      <w:r w:rsidR="00941116" w:rsidRPr="00D208BF">
        <w:rPr>
          <w:rFonts w:ascii="Brill" w:hAnsi="Brill" w:cstheme="majorBidi"/>
          <w:sz w:val="24"/>
          <w:szCs w:val="24"/>
          <w:lang w:val="id-ID"/>
        </w:rPr>
        <w:t>depth.</w:t>
      </w:r>
    </w:p>
    <w:p w14:paraId="1F827325" w14:textId="77777777" w:rsidR="005017C1" w:rsidRPr="00D208BF" w:rsidRDefault="005017C1" w:rsidP="00D208BF">
      <w:pPr>
        <w:spacing w:after="0" w:line="360" w:lineRule="auto"/>
        <w:ind w:firstLine="720"/>
        <w:jc w:val="both"/>
        <w:rPr>
          <w:rFonts w:ascii="Brill" w:hAnsi="Brill" w:cstheme="majorBidi"/>
          <w:sz w:val="24"/>
          <w:szCs w:val="24"/>
          <w:lang w:val="id-ID"/>
        </w:rPr>
      </w:pPr>
      <w:r w:rsidRPr="00D208BF">
        <w:rPr>
          <w:rFonts w:ascii="Brill" w:hAnsi="Brill" w:cstheme="majorBidi"/>
          <w:sz w:val="24"/>
          <w:szCs w:val="24"/>
          <w:lang w:val="id-ID"/>
        </w:rPr>
        <w:t>This study was conducted at third semester of English Teaching</w:t>
      </w:r>
      <w:r w:rsidR="006E2C9A" w:rsidRPr="00D208BF">
        <w:rPr>
          <w:rFonts w:ascii="Brill" w:hAnsi="Brill" w:cstheme="majorBidi"/>
          <w:sz w:val="24"/>
          <w:szCs w:val="24"/>
          <w:lang w:val="en-US"/>
        </w:rPr>
        <w:t xml:space="preserve"> </w:t>
      </w:r>
      <w:r w:rsidRPr="00D208BF">
        <w:rPr>
          <w:rFonts w:ascii="Brill" w:hAnsi="Brill" w:cstheme="majorBidi"/>
          <w:sz w:val="24"/>
          <w:szCs w:val="24"/>
          <w:lang w:val="id-ID"/>
        </w:rPr>
        <w:t xml:space="preserve">Learning Department (TBI) IAIN </w:t>
      </w:r>
      <w:r w:rsidR="006E2C9A" w:rsidRPr="00D208BF">
        <w:rPr>
          <w:rFonts w:ascii="Brill" w:hAnsi="Brill" w:cstheme="majorBidi"/>
          <w:sz w:val="24"/>
          <w:szCs w:val="24"/>
          <w:lang w:val="en-US"/>
        </w:rPr>
        <w:t>Madura</w:t>
      </w:r>
      <w:r w:rsidRPr="00D208BF">
        <w:rPr>
          <w:rFonts w:ascii="Brill" w:hAnsi="Brill" w:cstheme="majorBidi"/>
          <w:sz w:val="24"/>
          <w:szCs w:val="24"/>
          <w:lang w:val="id-ID"/>
        </w:rPr>
        <w:t xml:space="preserve"> , which is why it was chosen as the study's subject because TBI IAIN </w:t>
      </w:r>
      <w:r w:rsidR="006E2C9A" w:rsidRPr="00D208BF">
        <w:rPr>
          <w:rFonts w:ascii="Brill" w:hAnsi="Brill" w:cstheme="majorBidi"/>
          <w:sz w:val="24"/>
          <w:szCs w:val="24"/>
          <w:lang w:val="en-US"/>
        </w:rPr>
        <w:t>Madura</w:t>
      </w:r>
      <w:r w:rsidRPr="00D208BF">
        <w:rPr>
          <w:rFonts w:ascii="Brill" w:hAnsi="Brill" w:cstheme="majorBidi"/>
          <w:sz w:val="24"/>
          <w:szCs w:val="24"/>
          <w:lang w:val="id-ID"/>
        </w:rPr>
        <w:t xml:space="preserve"> is one of the campus that conducts online learning. The sample of this research are 26 students.  Purposive sampling was used in this study as a sample technique. Purposive sampling, also known as sample aiming, is a strategy for selecting the representative sample based on particular criteria. Purposive sampling is used because two groups are required, both of which must be homogeneous in ability and capable of represen</w:t>
      </w:r>
      <w:r w:rsidR="00CC3497" w:rsidRPr="00D208BF">
        <w:rPr>
          <w:rFonts w:ascii="Brill" w:hAnsi="Brill" w:cstheme="majorBidi"/>
          <w:sz w:val="24"/>
          <w:szCs w:val="24"/>
          <w:lang w:val="id-ID"/>
        </w:rPr>
        <w:t xml:space="preserve">ting population characteristics </w:t>
      </w:r>
      <w:r w:rsidR="0042560C" w:rsidRPr="00BB035A">
        <w:rPr>
          <w:rStyle w:val="FootnoteReference"/>
        </w:rPr>
        <w:footnoteReference w:id="17"/>
      </w:r>
      <w:r w:rsidRPr="00D208BF">
        <w:rPr>
          <w:rFonts w:ascii="Brill" w:hAnsi="Brill" w:cstheme="majorBidi"/>
          <w:sz w:val="24"/>
          <w:szCs w:val="24"/>
          <w:lang w:val="id-ID"/>
        </w:rPr>
        <w:t xml:space="preserve">. The data for this study was acquired through clossed questionires as interview wich allows students to choose from a list pre-selected response. </w:t>
      </w:r>
      <w:r w:rsidR="0042560C" w:rsidRPr="00BB035A">
        <w:rPr>
          <w:rStyle w:val="FootnoteReference"/>
        </w:rPr>
        <w:footnoteReference w:id="18"/>
      </w:r>
      <w:r w:rsidR="00BA1E4C" w:rsidRPr="00D208BF">
        <w:rPr>
          <w:rFonts w:ascii="Brill" w:hAnsi="Brill" w:cstheme="majorBidi"/>
          <w:sz w:val="24"/>
          <w:szCs w:val="24"/>
          <w:lang w:val="id-ID"/>
        </w:rPr>
        <w:t xml:space="preserve"> </w:t>
      </w:r>
      <w:r w:rsidRPr="00D208BF">
        <w:rPr>
          <w:rFonts w:ascii="Brill" w:hAnsi="Brill" w:cstheme="majorBidi"/>
          <w:sz w:val="24"/>
          <w:szCs w:val="24"/>
          <w:lang w:val="id-ID"/>
        </w:rPr>
        <w:t xml:space="preserve">states that All respondents are given a standard set of stimuli (questions) created by the interviewer, as well as a list of </w:t>
      </w:r>
      <w:r w:rsidRPr="00D208BF">
        <w:rPr>
          <w:rFonts w:ascii="Brill" w:hAnsi="Brill" w:cstheme="majorBidi"/>
          <w:sz w:val="24"/>
          <w:szCs w:val="24"/>
          <w:lang w:val="id-ID"/>
        </w:rPr>
        <w:lastRenderedPageBreak/>
        <w:t xml:space="preserve">acceptable responses.  Following the completion of the data collection, the researcher obtained data by defining the perception of the students in reading comprehension through google classroom as the observation. </w:t>
      </w:r>
      <w:r w:rsidRPr="00D208BF">
        <w:rPr>
          <w:rFonts w:ascii="Brill" w:hAnsi="Brill" w:cstheme="majorBidi"/>
          <w:sz w:val="24"/>
          <w:szCs w:val="24"/>
        </w:rPr>
        <w:t>In line with that,</w:t>
      </w:r>
      <w:r w:rsidRPr="00D208BF">
        <w:rPr>
          <w:rFonts w:ascii="Brill" w:hAnsi="Brill" w:cstheme="majorBidi"/>
          <w:sz w:val="24"/>
          <w:szCs w:val="24"/>
          <w:lang w:val="id-ID"/>
        </w:rPr>
        <w:t xml:space="preserve"> </w:t>
      </w:r>
      <w:r w:rsidR="0042560C" w:rsidRPr="00BB035A">
        <w:rPr>
          <w:rStyle w:val="FootnoteReference"/>
        </w:rPr>
        <w:footnoteReference w:id="19"/>
      </w:r>
      <w:r w:rsidRPr="00D208BF">
        <w:rPr>
          <w:rFonts w:ascii="Brill" w:hAnsi="Brill" w:cstheme="majorBidi"/>
          <w:sz w:val="24"/>
          <w:szCs w:val="24"/>
        </w:rPr>
        <w:t xml:space="preserve"> said that Observation is a senses activity that allows researchers to collect the information they need to solve research problems.</w:t>
      </w:r>
    </w:p>
    <w:p w14:paraId="6A8820BD" w14:textId="77777777" w:rsidR="005017C1" w:rsidRPr="00D208BF" w:rsidRDefault="006E05CD" w:rsidP="00D208BF">
      <w:pPr>
        <w:spacing w:after="0" w:line="360" w:lineRule="auto"/>
        <w:ind w:firstLine="720"/>
        <w:jc w:val="both"/>
        <w:rPr>
          <w:rFonts w:ascii="Brill" w:hAnsi="Brill" w:cstheme="majorBidi"/>
          <w:sz w:val="24"/>
          <w:szCs w:val="24"/>
          <w:lang w:val="id-ID"/>
        </w:rPr>
      </w:pPr>
      <w:r w:rsidRPr="00D208BF">
        <w:rPr>
          <w:rFonts w:ascii="Brill" w:hAnsi="Brill" w:cstheme="majorBidi"/>
          <w:sz w:val="24"/>
          <w:szCs w:val="24"/>
          <w:lang w:val="en-US"/>
        </w:rPr>
        <w:t xml:space="preserve"> </w:t>
      </w:r>
      <w:r w:rsidR="005017C1" w:rsidRPr="00D208BF">
        <w:rPr>
          <w:rFonts w:ascii="Brill" w:hAnsi="Brill" w:cstheme="majorBidi"/>
          <w:sz w:val="24"/>
          <w:szCs w:val="24"/>
          <w:lang w:val="id-ID"/>
        </w:rPr>
        <w:t>The data validity  test technique used triangulatioin. This technique performs various checks from a variety of sources, times and ways</w:t>
      </w:r>
      <w:sdt>
        <w:sdtPr>
          <w:rPr>
            <w:rFonts w:ascii="Brill" w:hAnsi="Brill" w:cstheme="majorBidi"/>
            <w:sz w:val="24"/>
            <w:szCs w:val="24"/>
            <w:lang w:val="id-ID"/>
          </w:rPr>
          <w:id w:val="-1561849468"/>
          <w:citation/>
        </w:sdtPr>
        <w:sdtEndPr/>
        <w:sdtContent>
          <w:r w:rsidR="005017C1" w:rsidRPr="00D208BF">
            <w:rPr>
              <w:rFonts w:ascii="Brill" w:hAnsi="Brill" w:cstheme="majorBidi"/>
              <w:sz w:val="24"/>
              <w:szCs w:val="24"/>
              <w:lang w:val="id-ID"/>
            </w:rPr>
            <w:fldChar w:fldCharType="begin"/>
          </w:r>
          <w:r w:rsidR="005017C1" w:rsidRPr="00D208BF">
            <w:rPr>
              <w:rFonts w:ascii="Brill" w:hAnsi="Brill" w:cstheme="majorBidi"/>
              <w:sz w:val="24"/>
              <w:szCs w:val="24"/>
              <w:lang w:val="id-ID"/>
            </w:rPr>
            <w:instrText xml:space="preserve"> CITATION Sug18 \l 1057 </w:instrText>
          </w:r>
          <w:r w:rsidR="005017C1" w:rsidRPr="00D208BF">
            <w:rPr>
              <w:rFonts w:ascii="Brill" w:hAnsi="Brill" w:cstheme="majorBidi"/>
              <w:sz w:val="24"/>
              <w:szCs w:val="24"/>
              <w:lang w:val="id-ID"/>
            </w:rPr>
            <w:fldChar w:fldCharType="separate"/>
          </w:r>
          <w:r w:rsidR="005017C1" w:rsidRPr="00D208BF">
            <w:rPr>
              <w:rFonts w:ascii="Brill" w:hAnsi="Brill" w:cstheme="majorBidi"/>
              <w:noProof/>
              <w:sz w:val="24"/>
              <w:szCs w:val="24"/>
              <w:lang w:val="id-ID"/>
            </w:rPr>
            <w:t xml:space="preserve"> (Sugiono, 2018)</w:t>
          </w:r>
          <w:r w:rsidR="005017C1" w:rsidRPr="00D208BF">
            <w:rPr>
              <w:rFonts w:ascii="Brill" w:hAnsi="Brill" w:cstheme="majorBidi"/>
              <w:sz w:val="24"/>
              <w:szCs w:val="24"/>
              <w:lang w:val="id-ID"/>
            </w:rPr>
            <w:fldChar w:fldCharType="end"/>
          </w:r>
        </w:sdtContent>
      </w:sdt>
      <w:r w:rsidR="005017C1" w:rsidRPr="00D208BF">
        <w:rPr>
          <w:rFonts w:ascii="Brill" w:hAnsi="Brill" w:cstheme="majorBidi"/>
          <w:sz w:val="24"/>
          <w:szCs w:val="24"/>
          <w:lang w:val="id-ID"/>
        </w:rPr>
        <w:t>. The triangulation technique was employed in the data validity test. The data wes collected by interview, it will be validated  through  or reinterview other ways, such as observation.</w:t>
      </w:r>
    </w:p>
    <w:p w14:paraId="035CEBC0" w14:textId="77777777" w:rsidR="005017C1" w:rsidRDefault="005017C1" w:rsidP="00D208BF">
      <w:pPr>
        <w:spacing w:after="0" w:line="360" w:lineRule="auto"/>
        <w:ind w:firstLine="720"/>
        <w:jc w:val="both"/>
        <w:rPr>
          <w:rFonts w:ascii="Brill" w:hAnsi="Brill" w:cstheme="majorBidi"/>
          <w:sz w:val="24"/>
          <w:szCs w:val="24"/>
          <w:lang w:val="en-GB"/>
        </w:rPr>
      </w:pPr>
      <w:r w:rsidRPr="00D208BF">
        <w:rPr>
          <w:rFonts w:ascii="Brill" w:hAnsi="Brill" w:cstheme="majorBidi"/>
          <w:sz w:val="24"/>
          <w:szCs w:val="24"/>
          <w:lang w:val="id-ID"/>
        </w:rPr>
        <w:t>The researcher analyze the data to recognation, study and understanding of interralation and concep the data.</w:t>
      </w:r>
      <w:r w:rsidRPr="00D208BF">
        <w:rPr>
          <w:rFonts w:ascii="Brill" w:hAnsi="Brill" w:cstheme="majorBidi"/>
          <w:sz w:val="24"/>
          <w:szCs w:val="24"/>
        </w:rPr>
        <w:t xml:space="preserve"> The data were thematically </w:t>
      </w:r>
      <w:proofErr w:type="spellStart"/>
      <w:r w:rsidRPr="00D208BF">
        <w:rPr>
          <w:rFonts w:ascii="Brill" w:hAnsi="Brill" w:cstheme="majorBidi"/>
          <w:sz w:val="24"/>
          <w:szCs w:val="24"/>
        </w:rPr>
        <w:t>analyzed</w:t>
      </w:r>
      <w:proofErr w:type="spellEnd"/>
      <w:r w:rsidRPr="00D208BF">
        <w:rPr>
          <w:rFonts w:ascii="Brill" w:hAnsi="Brill" w:cstheme="majorBidi"/>
          <w:sz w:val="24"/>
          <w:szCs w:val="24"/>
        </w:rPr>
        <w:t xml:space="preserve"> to develop a communication effectiveness framework to understand the phenomenon investigated</w:t>
      </w:r>
      <w:r w:rsidRPr="00D208BF">
        <w:rPr>
          <w:rFonts w:ascii="Brill" w:hAnsi="Brill" w:cstheme="majorBidi"/>
          <w:sz w:val="24"/>
          <w:szCs w:val="24"/>
          <w:lang w:val="id-ID"/>
        </w:rPr>
        <w:t xml:space="preserve"> </w:t>
      </w:r>
      <w:r w:rsidR="0042560C" w:rsidRPr="00BB035A">
        <w:rPr>
          <w:rStyle w:val="FootnoteReference"/>
        </w:rPr>
        <w:footnoteReference w:id="20"/>
      </w:r>
      <w:r w:rsidR="00BA1E4C" w:rsidRPr="00D208BF">
        <w:rPr>
          <w:rFonts w:ascii="Brill" w:hAnsi="Brill" w:cstheme="majorBidi"/>
          <w:sz w:val="24"/>
          <w:szCs w:val="24"/>
          <w:lang w:val="id-ID"/>
        </w:rPr>
        <w:t xml:space="preserve">. </w:t>
      </w:r>
      <w:r w:rsidRPr="00D208BF">
        <w:rPr>
          <w:rFonts w:ascii="Brill" w:hAnsi="Brill" w:cstheme="majorBidi"/>
          <w:sz w:val="24"/>
          <w:szCs w:val="24"/>
        </w:rPr>
        <w:t>To make the data easier to read and understand, it will be</w:t>
      </w:r>
      <w:r w:rsidRPr="00D208BF">
        <w:rPr>
          <w:rFonts w:ascii="Brill" w:hAnsi="Brill" w:cstheme="majorBidi"/>
          <w:sz w:val="24"/>
          <w:szCs w:val="24"/>
          <w:lang w:val="id-ID"/>
        </w:rPr>
        <w:t xml:space="preserve"> carried out</w:t>
      </w:r>
      <w:r w:rsidRPr="00D208BF">
        <w:rPr>
          <w:rFonts w:ascii="Brill" w:hAnsi="Brill" w:cstheme="majorBidi"/>
          <w:sz w:val="24"/>
          <w:szCs w:val="24"/>
        </w:rPr>
        <w:t xml:space="preserve"> </w:t>
      </w:r>
      <w:r w:rsidRPr="00D208BF">
        <w:rPr>
          <w:rFonts w:ascii="Brill" w:hAnsi="Brill" w:cstheme="majorBidi"/>
          <w:sz w:val="24"/>
          <w:szCs w:val="24"/>
          <w:lang w:val="id-ID"/>
        </w:rPr>
        <w:t>by</w:t>
      </w:r>
      <w:r w:rsidRPr="00D208BF">
        <w:rPr>
          <w:rFonts w:ascii="Brill" w:hAnsi="Brill" w:cstheme="majorBidi"/>
          <w:sz w:val="24"/>
          <w:szCs w:val="24"/>
        </w:rPr>
        <w:t xml:space="preserve"> percentage form data. The following is the order in which the steps are completed: Calculate each indicator's score. The using each indication, compute the proportion of responses. After determining the percentage of responses for each indication, the study's findings are used to develop conclusions.</w:t>
      </w:r>
      <w:r w:rsidRPr="00D208BF">
        <w:rPr>
          <w:rFonts w:ascii="Brill" w:hAnsi="Brill" w:cstheme="majorBidi"/>
          <w:sz w:val="24"/>
          <w:szCs w:val="24"/>
          <w:lang w:val="id-ID"/>
        </w:rPr>
        <w:t xml:space="preserve"> This study follows Sugiyono's rules, which indicate that the bigger the percentage of respondents, the better the respondent's perception.</w:t>
      </w:r>
      <w:sdt>
        <w:sdtPr>
          <w:rPr>
            <w:rFonts w:ascii="Brill" w:hAnsi="Brill" w:cstheme="majorBidi"/>
            <w:sz w:val="24"/>
            <w:szCs w:val="24"/>
            <w:lang w:val="id-ID"/>
          </w:rPr>
          <w:id w:val="1184474582"/>
          <w:citation/>
        </w:sdtPr>
        <w:sdtEndPr/>
        <w:sdtContent>
          <w:r w:rsidRPr="00D208BF">
            <w:rPr>
              <w:rFonts w:ascii="Brill" w:hAnsi="Brill" w:cstheme="majorBidi"/>
              <w:sz w:val="24"/>
              <w:szCs w:val="24"/>
              <w:lang w:val="id-ID"/>
            </w:rPr>
            <w:fldChar w:fldCharType="begin"/>
          </w:r>
          <w:r w:rsidRPr="00D208BF">
            <w:rPr>
              <w:rFonts w:ascii="Brill" w:hAnsi="Brill" w:cstheme="majorBidi"/>
              <w:sz w:val="24"/>
              <w:szCs w:val="24"/>
              <w:lang w:val="id-ID"/>
            </w:rPr>
            <w:instrText xml:space="preserve"> CITATION Sug18 \l 1057 </w:instrText>
          </w:r>
          <w:r w:rsidRPr="00D208BF">
            <w:rPr>
              <w:rFonts w:ascii="Brill" w:hAnsi="Brill" w:cstheme="majorBidi"/>
              <w:sz w:val="24"/>
              <w:szCs w:val="24"/>
              <w:lang w:val="id-ID"/>
            </w:rPr>
            <w:fldChar w:fldCharType="separate"/>
          </w:r>
          <w:r w:rsidRPr="00D208BF">
            <w:rPr>
              <w:rFonts w:ascii="Brill" w:hAnsi="Brill" w:cstheme="majorBidi"/>
              <w:noProof/>
              <w:sz w:val="24"/>
              <w:szCs w:val="24"/>
              <w:lang w:val="id-ID"/>
            </w:rPr>
            <w:t xml:space="preserve"> (Sugiono, 2018)</w:t>
          </w:r>
          <w:r w:rsidRPr="00D208BF">
            <w:rPr>
              <w:rFonts w:ascii="Brill" w:hAnsi="Brill" w:cstheme="majorBidi"/>
              <w:sz w:val="24"/>
              <w:szCs w:val="24"/>
              <w:lang w:val="id-ID"/>
            </w:rPr>
            <w:fldChar w:fldCharType="end"/>
          </w:r>
        </w:sdtContent>
      </w:sdt>
      <w:r w:rsidRPr="00D208BF">
        <w:rPr>
          <w:rFonts w:ascii="Brill" w:hAnsi="Brill" w:cstheme="majorBidi"/>
          <w:sz w:val="24"/>
          <w:szCs w:val="24"/>
          <w:lang w:val="id-ID"/>
        </w:rPr>
        <w:t xml:space="preserve">.  </w:t>
      </w:r>
    </w:p>
    <w:p w14:paraId="1ECCC63F" w14:textId="77777777" w:rsidR="00B54B42" w:rsidRPr="00B54B42" w:rsidRDefault="00B54B42" w:rsidP="00B54B42">
      <w:pPr>
        <w:spacing w:after="0" w:line="240" w:lineRule="auto"/>
        <w:ind w:firstLine="720"/>
        <w:jc w:val="both"/>
        <w:rPr>
          <w:rFonts w:ascii="Brill" w:hAnsi="Brill" w:cstheme="majorBidi"/>
          <w:sz w:val="24"/>
          <w:szCs w:val="24"/>
          <w:lang w:val="en-GB"/>
        </w:rPr>
      </w:pPr>
    </w:p>
    <w:p w14:paraId="30DE19C8" w14:textId="77777777" w:rsidR="003040F3" w:rsidRPr="00D208BF" w:rsidRDefault="00F462A8" w:rsidP="00D208BF">
      <w:pPr>
        <w:tabs>
          <w:tab w:val="left" w:pos="3645"/>
        </w:tabs>
        <w:spacing w:after="0" w:line="360" w:lineRule="auto"/>
        <w:jc w:val="both"/>
        <w:rPr>
          <w:rFonts w:ascii="Brill" w:hAnsi="Brill" w:cstheme="majorBidi"/>
          <w:b/>
          <w:bCs/>
          <w:sz w:val="24"/>
          <w:szCs w:val="24"/>
          <w:lang w:val="id-ID"/>
        </w:rPr>
      </w:pPr>
      <w:r w:rsidRPr="00D208BF">
        <w:rPr>
          <w:rFonts w:ascii="Brill" w:hAnsi="Brill" w:cstheme="majorBidi"/>
          <w:b/>
          <w:bCs/>
          <w:sz w:val="24"/>
          <w:szCs w:val="24"/>
          <w:lang w:val="id-ID"/>
        </w:rPr>
        <w:t>FINDING AND DISCUSSION</w:t>
      </w:r>
      <w:r w:rsidR="00D208BF">
        <w:rPr>
          <w:rFonts w:ascii="Brill" w:hAnsi="Brill" w:cstheme="majorBidi"/>
          <w:b/>
          <w:bCs/>
          <w:sz w:val="24"/>
          <w:szCs w:val="24"/>
          <w:lang w:val="id-ID"/>
        </w:rPr>
        <w:tab/>
      </w:r>
    </w:p>
    <w:p w14:paraId="538FDEA7" w14:textId="77777777" w:rsidR="00F462A8" w:rsidRDefault="003040F3" w:rsidP="00D208BF">
      <w:pPr>
        <w:spacing w:after="0" w:line="360" w:lineRule="auto"/>
        <w:ind w:firstLine="720"/>
        <w:jc w:val="both"/>
        <w:rPr>
          <w:rFonts w:ascii="Brill" w:hAnsi="Brill" w:cstheme="majorBidi"/>
          <w:sz w:val="24"/>
          <w:szCs w:val="24"/>
          <w:lang w:val="en-GB"/>
        </w:rPr>
      </w:pPr>
      <w:r w:rsidRPr="00D208BF">
        <w:rPr>
          <w:rFonts w:ascii="Brill" w:hAnsi="Brill" w:cstheme="majorBidi"/>
          <w:sz w:val="24"/>
          <w:szCs w:val="24"/>
          <w:lang w:val="id-ID"/>
        </w:rPr>
        <w:t xml:space="preserve">In this section, the researchers mostly reviewed the research findings in relation to the results of the questionnaire issued to the 26 students at third semester of English Teaching  Learning Department (TBI) IAIN </w:t>
      </w:r>
      <w:r w:rsidR="006E2C9A" w:rsidRPr="00D208BF">
        <w:rPr>
          <w:rFonts w:ascii="Brill" w:hAnsi="Brill" w:cstheme="majorBidi"/>
          <w:sz w:val="24"/>
          <w:szCs w:val="24"/>
          <w:lang w:val="en-US"/>
        </w:rPr>
        <w:t>Madura</w:t>
      </w:r>
      <w:r w:rsidRPr="00D208BF">
        <w:rPr>
          <w:rFonts w:ascii="Brill" w:hAnsi="Brill" w:cstheme="majorBidi"/>
          <w:sz w:val="24"/>
          <w:szCs w:val="24"/>
          <w:lang w:val="id-ID"/>
        </w:rPr>
        <w:t xml:space="preserve"> . The following are the results of the questionnaire as responses to the students' perceptions:</w:t>
      </w:r>
    </w:p>
    <w:p w14:paraId="515D9411" w14:textId="77777777" w:rsidR="00BB035A" w:rsidRPr="00BB035A" w:rsidRDefault="00BB035A" w:rsidP="00D208BF">
      <w:pPr>
        <w:spacing w:after="0" w:line="360" w:lineRule="auto"/>
        <w:ind w:firstLine="720"/>
        <w:jc w:val="both"/>
        <w:rPr>
          <w:rFonts w:ascii="Brill" w:hAnsi="Brill" w:cstheme="majorBidi"/>
          <w:sz w:val="24"/>
          <w:szCs w:val="24"/>
          <w:lang w:val="en-GB"/>
        </w:rPr>
      </w:pPr>
    </w:p>
    <w:p w14:paraId="0E06437E" w14:textId="77777777" w:rsidR="005017C1" w:rsidRPr="00D208BF" w:rsidRDefault="005017C1" w:rsidP="00602A57">
      <w:pPr>
        <w:spacing w:line="360" w:lineRule="auto"/>
        <w:ind w:firstLine="720"/>
        <w:jc w:val="both"/>
        <w:rPr>
          <w:rFonts w:ascii="Brill" w:hAnsi="Brill" w:cstheme="majorBidi"/>
          <w:sz w:val="24"/>
          <w:szCs w:val="24"/>
          <w:lang w:val="id-ID"/>
        </w:rPr>
      </w:pPr>
      <w:r w:rsidRPr="00D208BF">
        <w:rPr>
          <w:rFonts w:ascii="Brill" w:hAnsi="Brill" w:cstheme="majorBidi"/>
          <w:sz w:val="24"/>
          <w:szCs w:val="24"/>
          <w:lang w:val="id-ID"/>
        </w:rPr>
        <w:t>Table questioner</w:t>
      </w:r>
    </w:p>
    <w:tbl>
      <w:tblPr>
        <w:tblStyle w:val="TableGrid"/>
        <w:tblW w:w="8364" w:type="dxa"/>
        <w:tblInd w:w="108" w:type="dxa"/>
        <w:tblLayout w:type="fixed"/>
        <w:tblLook w:val="04A0" w:firstRow="1" w:lastRow="0" w:firstColumn="1" w:lastColumn="0" w:noHBand="0" w:noVBand="1"/>
      </w:tblPr>
      <w:tblGrid>
        <w:gridCol w:w="709"/>
        <w:gridCol w:w="2693"/>
        <w:gridCol w:w="1134"/>
        <w:gridCol w:w="1134"/>
        <w:gridCol w:w="1276"/>
        <w:gridCol w:w="1418"/>
      </w:tblGrid>
      <w:tr w:rsidR="00B54B42" w:rsidRPr="00D208BF" w14:paraId="7E62416B" w14:textId="77777777" w:rsidTr="00BB035A">
        <w:trPr>
          <w:trHeight w:val="223"/>
        </w:trPr>
        <w:tc>
          <w:tcPr>
            <w:tcW w:w="709" w:type="dxa"/>
            <w:vMerge w:val="restart"/>
            <w:tcBorders>
              <w:right w:val="single" w:sz="4" w:space="0" w:color="auto"/>
            </w:tcBorders>
            <w:shd w:val="clear" w:color="auto" w:fill="92D050"/>
            <w:vAlign w:val="center"/>
          </w:tcPr>
          <w:p w14:paraId="21580128" w14:textId="77777777" w:rsidR="00B54B42" w:rsidRPr="00B54B42" w:rsidRDefault="00B54B42" w:rsidP="00B54B42">
            <w:pPr>
              <w:spacing w:line="360" w:lineRule="auto"/>
              <w:jc w:val="center"/>
              <w:rPr>
                <w:rFonts w:ascii="Brill" w:hAnsi="Brill" w:cstheme="majorBidi"/>
                <w:b/>
                <w:sz w:val="24"/>
                <w:szCs w:val="24"/>
                <w:lang w:val="id-ID"/>
              </w:rPr>
            </w:pPr>
            <w:r w:rsidRPr="00B54B42">
              <w:rPr>
                <w:rFonts w:ascii="Brill" w:hAnsi="Brill" w:cstheme="majorBidi"/>
                <w:b/>
                <w:sz w:val="24"/>
                <w:szCs w:val="24"/>
                <w:lang w:val="id-ID"/>
              </w:rPr>
              <w:t>NO</w:t>
            </w:r>
          </w:p>
        </w:tc>
        <w:tc>
          <w:tcPr>
            <w:tcW w:w="2693" w:type="dxa"/>
            <w:vMerge w:val="restart"/>
            <w:tcBorders>
              <w:left w:val="single" w:sz="4" w:space="0" w:color="auto"/>
            </w:tcBorders>
            <w:shd w:val="clear" w:color="auto" w:fill="92D050"/>
            <w:vAlign w:val="center"/>
          </w:tcPr>
          <w:p w14:paraId="483120D7" w14:textId="77777777" w:rsidR="00B54B42" w:rsidRPr="00B54B42" w:rsidRDefault="00B54B42" w:rsidP="00B54B42">
            <w:pPr>
              <w:spacing w:line="360" w:lineRule="auto"/>
              <w:jc w:val="center"/>
              <w:rPr>
                <w:rFonts w:ascii="Brill" w:hAnsi="Brill" w:cstheme="majorBidi"/>
                <w:b/>
                <w:sz w:val="24"/>
                <w:szCs w:val="24"/>
                <w:lang w:val="id-ID"/>
              </w:rPr>
            </w:pPr>
            <w:r w:rsidRPr="00B54B42">
              <w:rPr>
                <w:rFonts w:ascii="Brill" w:hAnsi="Brill" w:cstheme="majorBidi"/>
                <w:b/>
                <w:sz w:val="24"/>
                <w:szCs w:val="24"/>
                <w:lang w:val="id-ID"/>
              </w:rPr>
              <w:t>QUESTIONS</w:t>
            </w:r>
          </w:p>
        </w:tc>
        <w:tc>
          <w:tcPr>
            <w:tcW w:w="4962" w:type="dxa"/>
            <w:gridSpan w:val="4"/>
            <w:shd w:val="clear" w:color="auto" w:fill="92D050"/>
          </w:tcPr>
          <w:p w14:paraId="1FC5B29F" w14:textId="77777777" w:rsidR="00B54B42" w:rsidRPr="00B54B42" w:rsidRDefault="00B54B42" w:rsidP="00B54B42">
            <w:pPr>
              <w:spacing w:line="360" w:lineRule="auto"/>
              <w:jc w:val="center"/>
              <w:rPr>
                <w:rFonts w:ascii="Brill" w:hAnsi="Brill" w:cstheme="majorBidi"/>
                <w:b/>
                <w:sz w:val="24"/>
                <w:szCs w:val="24"/>
                <w:lang w:val="id-ID"/>
              </w:rPr>
            </w:pPr>
            <w:r w:rsidRPr="00B54B42">
              <w:rPr>
                <w:rFonts w:ascii="Brill" w:hAnsi="Brill" w:cstheme="majorBidi"/>
                <w:b/>
                <w:sz w:val="24"/>
                <w:szCs w:val="24"/>
                <w:lang w:val="id-ID"/>
              </w:rPr>
              <w:t>PERCENT</w:t>
            </w:r>
          </w:p>
        </w:tc>
      </w:tr>
      <w:tr w:rsidR="00B54B42" w:rsidRPr="00D208BF" w14:paraId="4EB6779D" w14:textId="77777777" w:rsidTr="00BB035A">
        <w:trPr>
          <w:trHeight w:val="504"/>
        </w:trPr>
        <w:tc>
          <w:tcPr>
            <w:tcW w:w="709" w:type="dxa"/>
            <w:vMerge/>
            <w:tcBorders>
              <w:right w:val="single" w:sz="4" w:space="0" w:color="auto"/>
            </w:tcBorders>
            <w:shd w:val="clear" w:color="auto" w:fill="92D050"/>
            <w:vAlign w:val="center"/>
          </w:tcPr>
          <w:p w14:paraId="1A74A6E6" w14:textId="77777777" w:rsidR="00B54B42" w:rsidRPr="00B54B42" w:rsidRDefault="00B54B42" w:rsidP="00B54B42">
            <w:pPr>
              <w:spacing w:line="360" w:lineRule="auto"/>
              <w:jc w:val="center"/>
              <w:rPr>
                <w:rFonts w:ascii="Brill" w:hAnsi="Brill" w:cstheme="majorBidi"/>
                <w:b/>
                <w:sz w:val="24"/>
                <w:szCs w:val="24"/>
                <w:lang w:val="id-ID"/>
              </w:rPr>
            </w:pPr>
          </w:p>
        </w:tc>
        <w:tc>
          <w:tcPr>
            <w:tcW w:w="2693" w:type="dxa"/>
            <w:vMerge/>
            <w:tcBorders>
              <w:left w:val="single" w:sz="4" w:space="0" w:color="auto"/>
            </w:tcBorders>
            <w:shd w:val="clear" w:color="auto" w:fill="92D050"/>
            <w:vAlign w:val="center"/>
          </w:tcPr>
          <w:p w14:paraId="0833974E" w14:textId="77777777" w:rsidR="00B54B42" w:rsidRPr="00B54B42" w:rsidRDefault="00B54B42" w:rsidP="00B54B42">
            <w:pPr>
              <w:spacing w:line="360" w:lineRule="auto"/>
              <w:jc w:val="center"/>
              <w:rPr>
                <w:rFonts w:ascii="Brill" w:hAnsi="Brill" w:cstheme="majorBidi"/>
                <w:b/>
                <w:sz w:val="24"/>
                <w:szCs w:val="24"/>
                <w:lang w:val="id-ID"/>
              </w:rPr>
            </w:pPr>
          </w:p>
        </w:tc>
        <w:tc>
          <w:tcPr>
            <w:tcW w:w="1134" w:type="dxa"/>
            <w:shd w:val="clear" w:color="auto" w:fill="92D050"/>
          </w:tcPr>
          <w:p w14:paraId="3E404555" w14:textId="77777777" w:rsidR="00B54B42" w:rsidRPr="00B54B42" w:rsidRDefault="00B54B42" w:rsidP="00B54B42">
            <w:pPr>
              <w:spacing w:line="360" w:lineRule="auto"/>
              <w:jc w:val="center"/>
              <w:rPr>
                <w:rFonts w:ascii="Brill" w:hAnsi="Brill" w:cstheme="majorBidi"/>
                <w:b/>
                <w:sz w:val="24"/>
                <w:szCs w:val="24"/>
                <w:lang w:val="id-ID"/>
              </w:rPr>
            </w:pPr>
            <w:r w:rsidRPr="00B54B42">
              <w:rPr>
                <w:rFonts w:ascii="Brill" w:hAnsi="Brill" w:cstheme="majorBidi"/>
                <w:b/>
                <w:sz w:val="24"/>
                <w:szCs w:val="24"/>
                <w:lang w:val="id-ID"/>
              </w:rPr>
              <w:t>SD</w:t>
            </w:r>
          </w:p>
        </w:tc>
        <w:tc>
          <w:tcPr>
            <w:tcW w:w="1134" w:type="dxa"/>
            <w:shd w:val="clear" w:color="auto" w:fill="92D050"/>
          </w:tcPr>
          <w:p w14:paraId="42B097FC" w14:textId="77777777" w:rsidR="00B54B42" w:rsidRPr="00B54B42" w:rsidRDefault="00B54B42" w:rsidP="00B54B42">
            <w:pPr>
              <w:spacing w:line="360" w:lineRule="auto"/>
              <w:jc w:val="center"/>
              <w:rPr>
                <w:rFonts w:ascii="Brill" w:hAnsi="Brill" w:cstheme="majorBidi"/>
                <w:b/>
                <w:sz w:val="24"/>
                <w:szCs w:val="24"/>
                <w:lang w:val="id-ID"/>
              </w:rPr>
            </w:pPr>
            <w:r w:rsidRPr="00B54B42">
              <w:rPr>
                <w:rFonts w:ascii="Brill" w:hAnsi="Brill" w:cstheme="majorBidi"/>
                <w:b/>
                <w:sz w:val="24"/>
                <w:szCs w:val="24"/>
                <w:lang w:val="id-ID"/>
              </w:rPr>
              <w:t>D</w:t>
            </w:r>
          </w:p>
        </w:tc>
        <w:tc>
          <w:tcPr>
            <w:tcW w:w="1276" w:type="dxa"/>
            <w:shd w:val="clear" w:color="auto" w:fill="92D050"/>
          </w:tcPr>
          <w:p w14:paraId="0BC36AAD" w14:textId="77777777" w:rsidR="00B54B42" w:rsidRPr="00B54B42" w:rsidRDefault="00B54B42" w:rsidP="00B54B42">
            <w:pPr>
              <w:spacing w:line="360" w:lineRule="auto"/>
              <w:jc w:val="center"/>
              <w:rPr>
                <w:rFonts w:ascii="Brill" w:hAnsi="Brill" w:cstheme="majorBidi"/>
                <w:b/>
                <w:sz w:val="24"/>
                <w:szCs w:val="24"/>
                <w:lang w:val="id-ID"/>
              </w:rPr>
            </w:pPr>
            <w:r w:rsidRPr="00B54B42">
              <w:rPr>
                <w:rFonts w:ascii="Brill" w:hAnsi="Brill" w:cstheme="majorBidi"/>
                <w:b/>
                <w:sz w:val="24"/>
                <w:szCs w:val="24"/>
                <w:lang w:val="id-ID"/>
              </w:rPr>
              <w:t>A</w:t>
            </w:r>
          </w:p>
        </w:tc>
        <w:tc>
          <w:tcPr>
            <w:tcW w:w="1418" w:type="dxa"/>
            <w:shd w:val="clear" w:color="auto" w:fill="92D050"/>
          </w:tcPr>
          <w:p w14:paraId="62E0374D" w14:textId="77777777" w:rsidR="00B54B42" w:rsidRPr="00B54B42" w:rsidRDefault="00B54B42" w:rsidP="00B54B42">
            <w:pPr>
              <w:spacing w:line="360" w:lineRule="auto"/>
              <w:jc w:val="center"/>
              <w:rPr>
                <w:rFonts w:ascii="Brill" w:hAnsi="Brill" w:cstheme="majorBidi"/>
                <w:b/>
                <w:sz w:val="24"/>
                <w:szCs w:val="24"/>
                <w:lang w:val="id-ID"/>
              </w:rPr>
            </w:pPr>
            <w:r w:rsidRPr="00B54B42">
              <w:rPr>
                <w:rFonts w:ascii="Brill" w:hAnsi="Brill" w:cstheme="majorBidi"/>
                <w:b/>
                <w:sz w:val="24"/>
                <w:szCs w:val="24"/>
                <w:lang w:val="id-ID"/>
              </w:rPr>
              <w:t>SA</w:t>
            </w:r>
          </w:p>
        </w:tc>
      </w:tr>
      <w:tr w:rsidR="003040F3" w:rsidRPr="00D208BF" w14:paraId="5F35F976" w14:textId="77777777" w:rsidTr="00BB035A">
        <w:trPr>
          <w:trHeight w:val="238"/>
        </w:trPr>
        <w:tc>
          <w:tcPr>
            <w:tcW w:w="709" w:type="dxa"/>
            <w:vAlign w:val="center"/>
          </w:tcPr>
          <w:p w14:paraId="4917986D" w14:textId="77777777" w:rsidR="00397A4E" w:rsidRPr="00D208BF" w:rsidRDefault="00397A4E"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1</w:t>
            </w:r>
          </w:p>
        </w:tc>
        <w:tc>
          <w:tcPr>
            <w:tcW w:w="2693" w:type="dxa"/>
          </w:tcPr>
          <w:p w14:paraId="293F77FF" w14:textId="77777777" w:rsidR="00397A4E" w:rsidRPr="00D208BF" w:rsidRDefault="00397A4E" w:rsidP="00602A57">
            <w:pPr>
              <w:spacing w:line="360" w:lineRule="auto"/>
              <w:jc w:val="both"/>
              <w:rPr>
                <w:rFonts w:ascii="Brill" w:hAnsi="Brill" w:cstheme="majorBidi"/>
                <w:sz w:val="24"/>
                <w:szCs w:val="24"/>
                <w:lang w:val="id-ID"/>
              </w:rPr>
            </w:pPr>
            <w:r w:rsidRPr="00D208BF">
              <w:rPr>
                <w:rFonts w:ascii="Brill" w:hAnsi="Brill" w:cstheme="majorBidi"/>
                <w:sz w:val="24"/>
                <w:szCs w:val="24"/>
              </w:rPr>
              <w:t xml:space="preserve">Google </w:t>
            </w:r>
            <w:proofErr w:type="gramStart"/>
            <w:r w:rsidRPr="00D208BF">
              <w:rPr>
                <w:rFonts w:ascii="Brill" w:hAnsi="Brill" w:cstheme="majorBidi"/>
                <w:sz w:val="24"/>
                <w:szCs w:val="24"/>
              </w:rPr>
              <w:t xml:space="preserve">Classroom </w:t>
            </w:r>
            <w:r w:rsidRPr="00D208BF">
              <w:rPr>
                <w:rFonts w:ascii="Brill" w:hAnsi="Brill" w:cstheme="majorBidi"/>
                <w:sz w:val="24"/>
                <w:szCs w:val="24"/>
                <w:lang w:val="id-ID"/>
              </w:rPr>
              <w:t xml:space="preserve"> is</w:t>
            </w:r>
            <w:proofErr w:type="gramEnd"/>
            <w:r w:rsidRPr="00D208BF">
              <w:rPr>
                <w:rFonts w:ascii="Brill" w:hAnsi="Brill" w:cstheme="majorBidi"/>
                <w:sz w:val="24"/>
                <w:szCs w:val="24"/>
                <w:lang w:val="id-ID"/>
              </w:rPr>
              <w:t xml:space="preserve"> media that </w:t>
            </w:r>
            <w:r w:rsidRPr="00D208BF">
              <w:rPr>
                <w:rFonts w:ascii="Brill" w:hAnsi="Brill" w:cstheme="majorBidi"/>
                <w:sz w:val="24"/>
                <w:szCs w:val="24"/>
              </w:rPr>
              <w:t xml:space="preserve">can be used </w:t>
            </w:r>
            <w:r w:rsidRPr="00D208BF">
              <w:rPr>
                <w:rFonts w:ascii="Brill" w:hAnsi="Brill" w:cstheme="majorBidi"/>
                <w:sz w:val="24"/>
                <w:szCs w:val="24"/>
                <w:lang w:val="id-ID"/>
              </w:rPr>
              <w:t>for</w:t>
            </w:r>
            <w:r w:rsidRPr="00D208BF">
              <w:rPr>
                <w:rFonts w:ascii="Brill" w:hAnsi="Brill" w:cstheme="majorBidi"/>
                <w:sz w:val="24"/>
                <w:szCs w:val="24"/>
              </w:rPr>
              <w:t xml:space="preserve"> distance learning process</w:t>
            </w:r>
          </w:p>
        </w:tc>
        <w:tc>
          <w:tcPr>
            <w:tcW w:w="1134" w:type="dxa"/>
            <w:vAlign w:val="center"/>
          </w:tcPr>
          <w:p w14:paraId="02EB48C8"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11,5</w:t>
            </w:r>
            <w:r w:rsidR="00397A4E" w:rsidRPr="00D208BF">
              <w:rPr>
                <w:rFonts w:ascii="Brill" w:hAnsi="Brill" w:cstheme="majorBidi"/>
                <w:sz w:val="24"/>
                <w:szCs w:val="24"/>
                <w:lang w:val="id-ID"/>
              </w:rPr>
              <w:t>%</w:t>
            </w:r>
          </w:p>
          <w:p w14:paraId="1753DDA7"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w:t>
            </w:r>
            <w:r w:rsidR="00586DBB" w:rsidRPr="00D208BF">
              <w:rPr>
                <w:rFonts w:ascii="Brill" w:hAnsi="Brill" w:cstheme="majorBidi"/>
                <w:sz w:val="24"/>
                <w:szCs w:val="24"/>
                <w:lang w:val="id-ID"/>
              </w:rPr>
              <w:t>3</w:t>
            </w:r>
            <w:r w:rsidRPr="00D208BF">
              <w:rPr>
                <w:rFonts w:ascii="Brill" w:hAnsi="Brill" w:cstheme="majorBidi"/>
                <w:sz w:val="24"/>
                <w:szCs w:val="24"/>
                <w:lang w:val="id-ID"/>
              </w:rPr>
              <w:t>)</w:t>
            </w:r>
          </w:p>
        </w:tc>
        <w:tc>
          <w:tcPr>
            <w:tcW w:w="1134" w:type="dxa"/>
            <w:vAlign w:val="center"/>
          </w:tcPr>
          <w:p w14:paraId="076AFD9B"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0</w:t>
            </w:r>
            <w:r w:rsidR="00397A4E" w:rsidRPr="00D208BF">
              <w:rPr>
                <w:rFonts w:ascii="Brill" w:hAnsi="Brill" w:cstheme="majorBidi"/>
                <w:sz w:val="24"/>
                <w:szCs w:val="24"/>
                <w:lang w:val="id-ID"/>
              </w:rPr>
              <w:t>%</w:t>
            </w:r>
          </w:p>
        </w:tc>
        <w:tc>
          <w:tcPr>
            <w:tcW w:w="1276" w:type="dxa"/>
            <w:vAlign w:val="center"/>
          </w:tcPr>
          <w:p w14:paraId="2E8FD4B0"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61,5%</w:t>
            </w:r>
          </w:p>
          <w:p w14:paraId="5EDF3250"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17)</w:t>
            </w:r>
          </w:p>
        </w:tc>
        <w:tc>
          <w:tcPr>
            <w:tcW w:w="1418" w:type="dxa"/>
            <w:vAlign w:val="center"/>
          </w:tcPr>
          <w:p w14:paraId="339A00C1"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23,1%</w:t>
            </w:r>
          </w:p>
          <w:p w14:paraId="361BAFD9"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6)</w:t>
            </w:r>
          </w:p>
        </w:tc>
      </w:tr>
      <w:tr w:rsidR="003040F3" w:rsidRPr="00D208BF" w14:paraId="7D1F0FD7" w14:textId="77777777" w:rsidTr="00BB035A">
        <w:trPr>
          <w:trHeight w:val="462"/>
        </w:trPr>
        <w:tc>
          <w:tcPr>
            <w:tcW w:w="709" w:type="dxa"/>
            <w:vAlign w:val="center"/>
          </w:tcPr>
          <w:p w14:paraId="34B017B5" w14:textId="77777777" w:rsidR="00397A4E" w:rsidRPr="00D208BF" w:rsidRDefault="00397A4E"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2</w:t>
            </w:r>
          </w:p>
        </w:tc>
        <w:tc>
          <w:tcPr>
            <w:tcW w:w="2693" w:type="dxa"/>
          </w:tcPr>
          <w:p w14:paraId="628A4D8C" w14:textId="77777777" w:rsidR="00397A4E" w:rsidRPr="00D208BF" w:rsidRDefault="00397A4E" w:rsidP="00602A57">
            <w:pPr>
              <w:spacing w:line="360" w:lineRule="auto"/>
              <w:jc w:val="both"/>
              <w:rPr>
                <w:rFonts w:ascii="Brill" w:hAnsi="Brill" w:cstheme="majorBidi"/>
                <w:sz w:val="24"/>
                <w:szCs w:val="24"/>
                <w:lang w:val="id-ID"/>
              </w:rPr>
            </w:pPr>
            <w:r w:rsidRPr="00D208BF">
              <w:rPr>
                <w:rFonts w:ascii="Brill" w:hAnsi="Brill" w:cstheme="majorBidi"/>
                <w:sz w:val="24"/>
                <w:szCs w:val="24"/>
              </w:rPr>
              <w:t xml:space="preserve">Google Classroom </w:t>
            </w:r>
            <w:r w:rsidRPr="00D208BF">
              <w:rPr>
                <w:rFonts w:ascii="Brill" w:hAnsi="Brill" w:cstheme="majorBidi"/>
                <w:sz w:val="24"/>
                <w:szCs w:val="24"/>
                <w:lang w:val="id-ID"/>
              </w:rPr>
              <w:t>offers</w:t>
            </w:r>
            <w:r w:rsidRPr="00D208BF">
              <w:rPr>
                <w:rFonts w:ascii="Brill" w:hAnsi="Brill" w:cstheme="majorBidi"/>
                <w:sz w:val="24"/>
                <w:szCs w:val="24"/>
              </w:rPr>
              <w:t xml:space="preserve"> convenience that </w:t>
            </w:r>
            <w:r w:rsidRPr="00D208BF">
              <w:rPr>
                <w:rFonts w:ascii="Brill" w:hAnsi="Brill" w:cstheme="majorBidi"/>
                <w:sz w:val="24"/>
                <w:szCs w:val="24"/>
                <w:lang w:val="id-ID"/>
              </w:rPr>
              <w:t>is available</w:t>
            </w:r>
            <w:r w:rsidRPr="00D208BF">
              <w:rPr>
                <w:rFonts w:ascii="Brill" w:hAnsi="Brill" w:cstheme="majorBidi"/>
                <w:sz w:val="24"/>
                <w:szCs w:val="24"/>
              </w:rPr>
              <w:t xml:space="preserve"> at any time.</w:t>
            </w:r>
          </w:p>
        </w:tc>
        <w:tc>
          <w:tcPr>
            <w:tcW w:w="1134" w:type="dxa"/>
            <w:vAlign w:val="center"/>
          </w:tcPr>
          <w:p w14:paraId="6ECDE90B" w14:textId="77777777" w:rsidR="00BB035A" w:rsidRDefault="00F462A8" w:rsidP="00BB035A">
            <w:pPr>
              <w:rPr>
                <w:rFonts w:ascii="Brill" w:hAnsi="Brill" w:cstheme="majorBidi"/>
                <w:sz w:val="24"/>
                <w:szCs w:val="24"/>
                <w:lang w:val="en-GB"/>
              </w:rPr>
            </w:pPr>
            <w:r w:rsidRPr="00D208BF">
              <w:rPr>
                <w:rFonts w:ascii="Brill" w:hAnsi="Brill" w:cstheme="majorBidi"/>
                <w:sz w:val="24"/>
                <w:szCs w:val="24"/>
                <w:lang w:val="id-ID"/>
              </w:rPr>
              <w:t>11,5%</w:t>
            </w:r>
          </w:p>
          <w:p w14:paraId="6C724E7E"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3)</w:t>
            </w:r>
          </w:p>
        </w:tc>
        <w:tc>
          <w:tcPr>
            <w:tcW w:w="1134" w:type="dxa"/>
            <w:vAlign w:val="center"/>
          </w:tcPr>
          <w:p w14:paraId="783A2F95" w14:textId="77777777" w:rsidR="00BB035A" w:rsidRDefault="00F462A8" w:rsidP="00BB035A">
            <w:pPr>
              <w:rPr>
                <w:rFonts w:ascii="Brill" w:hAnsi="Brill" w:cstheme="majorBidi"/>
                <w:sz w:val="24"/>
                <w:szCs w:val="24"/>
                <w:lang w:val="en-GB"/>
              </w:rPr>
            </w:pPr>
            <w:r w:rsidRPr="00D208BF">
              <w:rPr>
                <w:rFonts w:ascii="Brill" w:hAnsi="Brill" w:cstheme="majorBidi"/>
                <w:sz w:val="24"/>
                <w:szCs w:val="24"/>
                <w:lang w:val="id-ID"/>
              </w:rPr>
              <w:t>11,5</w:t>
            </w:r>
            <w:r w:rsidR="00397A4E" w:rsidRPr="00D208BF">
              <w:rPr>
                <w:rFonts w:ascii="Brill" w:hAnsi="Brill" w:cstheme="majorBidi"/>
                <w:sz w:val="24"/>
                <w:szCs w:val="24"/>
                <w:lang w:val="id-ID"/>
              </w:rPr>
              <w:t>%</w:t>
            </w:r>
          </w:p>
          <w:p w14:paraId="6B40520D"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3)</w:t>
            </w:r>
          </w:p>
        </w:tc>
        <w:tc>
          <w:tcPr>
            <w:tcW w:w="1276" w:type="dxa"/>
            <w:vAlign w:val="center"/>
          </w:tcPr>
          <w:p w14:paraId="1D989E5B"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61,5%</w:t>
            </w:r>
          </w:p>
          <w:p w14:paraId="02FFD69D"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17)</w:t>
            </w:r>
          </w:p>
        </w:tc>
        <w:tc>
          <w:tcPr>
            <w:tcW w:w="1418" w:type="dxa"/>
            <w:vAlign w:val="center"/>
          </w:tcPr>
          <w:p w14:paraId="2BD8F870"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11,5%</w:t>
            </w:r>
          </w:p>
          <w:p w14:paraId="3DBFAB65"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3)</w:t>
            </w:r>
          </w:p>
        </w:tc>
      </w:tr>
      <w:tr w:rsidR="003040F3" w:rsidRPr="00D208BF" w14:paraId="778F7176" w14:textId="77777777" w:rsidTr="00BB035A">
        <w:trPr>
          <w:trHeight w:val="238"/>
        </w:trPr>
        <w:tc>
          <w:tcPr>
            <w:tcW w:w="709" w:type="dxa"/>
            <w:vAlign w:val="center"/>
          </w:tcPr>
          <w:p w14:paraId="2BAF9641" w14:textId="77777777" w:rsidR="00397A4E" w:rsidRPr="00D208BF" w:rsidRDefault="00397A4E"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3</w:t>
            </w:r>
          </w:p>
        </w:tc>
        <w:tc>
          <w:tcPr>
            <w:tcW w:w="2693" w:type="dxa"/>
          </w:tcPr>
          <w:p w14:paraId="0A240BDD" w14:textId="77777777" w:rsidR="00397A4E" w:rsidRPr="00D208BF" w:rsidRDefault="00397A4E" w:rsidP="00602A57">
            <w:pPr>
              <w:spacing w:line="360" w:lineRule="auto"/>
              <w:jc w:val="both"/>
              <w:rPr>
                <w:rFonts w:ascii="Brill" w:hAnsi="Brill" w:cstheme="majorBidi"/>
                <w:sz w:val="24"/>
                <w:szCs w:val="24"/>
                <w:lang w:val="id-ID"/>
              </w:rPr>
            </w:pPr>
            <w:r w:rsidRPr="00D208BF">
              <w:rPr>
                <w:rFonts w:ascii="Brill" w:hAnsi="Brill" w:cstheme="majorBidi"/>
                <w:sz w:val="24"/>
                <w:szCs w:val="24"/>
                <w:lang w:val="id-ID"/>
              </w:rPr>
              <w:t>Google Classroom is easy facilitative interaction between teachers and students.</w:t>
            </w:r>
          </w:p>
        </w:tc>
        <w:tc>
          <w:tcPr>
            <w:tcW w:w="1134" w:type="dxa"/>
            <w:vAlign w:val="center"/>
          </w:tcPr>
          <w:p w14:paraId="23E7E55E"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11,5%</w:t>
            </w:r>
          </w:p>
          <w:p w14:paraId="125716F3"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3)</w:t>
            </w:r>
          </w:p>
        </w:tc>
        <w:tc>
          <w:tcPr>
            <w:tcW w:w="1134" w:type="dxa"/>
            <w:vAlign w:val="center"/>
          </w:tcPr>
          <w:p w14:paraId="32182CEA"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19,2</w:t>
            </w:r>
            <w:r w:rsidR="00397A4E" w:rsidRPr="00D208BF">
              <w:rPr>
                <w:rFonts w:ascii="Brill" w:hAnsi="Brill" w:cstheme="majorBidi"/>
                <w:sz w:val="24"/>
                <w:szCs w:val="24"/>
                <w:lang w:val="id-ID"/>
              </w:rPr>
              <w:t>%</w:t>
            </w:r>
          </w:p>
          <w:p w14:paraId="647FCF2B" w14:textId="77777777" w:rsidR="00397A4E" w:rsidRPr="00D208BF" w:rsidRDefault="003040F3" w:rsidP="00BB035A">
            <w:pPr>
              <w:rPr>
                <w:rFonts w:ascii="Brill" w:hAnsi="Brill" w:cstheme="majorBidi"/>
                <w:sz w:val="24"/>
                <w:szCs w:val="24"/>
                <w:lang w:val="id-ID"/>
              </w:rPr>
            </w:pPr>
            <w:r w:rsidRPr="00D208BF">
              <w:rPr>
                <w:rFonts w:ascii="Brill" w:hAnsi="Brill" w:cstheme="majorBidi"/>
                <w:sz w:val="24"/>
                <w:szCs w:val="24"/>
                <w:lang w:val="id-ID"/>
              </w:rPr>
              <w:t>(</w:t>
            </w:r>
            <w:r w:rsidR="00586DBB" w:rsidRPr="00D208BF">
              <w:rPr>
                <w:rFonts w:ascii="Brill" w:hAnsi="Brill" w:cstheme="majorBidi"/>
                <w:sz w:val="24"/>
                <w:szCs w:val="24"/>
                <w:lang w:val="id-ID"/>
              </w:rPr>
              <w:t>5</w:t>
            </w:r>
            <w:r w:rsidRPr="00D208BF">
              <w:rPr>
                <w:rFonts w:ascii="Brill" w:hAnsi="Brill" w:cstheme="majorBidi"/>
                <w:sz w:val="24"/>
                <w:szCs w:val="24"/>
                <w:lang w:val="id-ID"/>
              </w:rPr>
              <w:t>)</w:t>
            </w:r>
          </w:p>
        </w:tc>
        <w:tc>
          <w:tcPr>
            <w:tcW w:w="1276" w:type="dxa"/>
            <w:vAlign w:val="center"/>
          </w:tcPr>
          <w:p w14:paraId="163B8D60"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42,3%,</w:t>
            </w:r>
          </w:p>
          <w:p w14:paraId="05AB4CCF"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12)</w:t>
            </w:r>
          </w:p>
        </w:tc>
        <w:tc>
          <w:tcPr>
            <w:tcW w:w="1418" w:type="dxa"/>
            <w:vAlign w:val="center"/>
          </w:tcPr>
          <w:p w14:paraId="17AE45C4"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23,1%</w:t>
            </w:r>
          </w:p>
          <w:p w14:paraId="13B73C42"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6)</w:t>
            </w:r>
          </w:p>
        </w:tc>
      </w:tr>
      <w:tr w:rsidR="003040F3" w:rsidRPr="00D208BF" w14:paraId="205DBE33" w14:textId="77777777" w:rsidTr="00BB035A">
        <w:trPr>
          <w:trHeight w:val="238"/>
        </w:trPr>
        <w:tc>
          <w:tcPr>
            <w:tcW w:w="709" w:type="dxa"/>
            <w:vAlign w:val="center"/>
          </w:tcPr>
          <w:p w14:paraId="5500B2A1" w14:textId="77777777" w:rsidR="00397A4E" w:rsidRPr="00D208BF" w:rsidRDefault="00397A4E"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4</w:t>
            </w:r>
          </w:p>
        </w:tc>
        <w:tc>
          <w:tcPr>
            <w:tcW w:w="2693" w:type="dxa"/>
          </w:tcPr>
          <w:p w14:paraId="16D1A095" w14:textId="77777777" w:rsidR="00397A4E" w:rsidRPr="00D208BF" w:rsidRDefault="006C3F15" w:rsidP="00602A57">
            <w:pPr>
              <w:spacing w:line="360" w:lineRule="auto"/>
              <w:jc w:val="both"/>
              <w:rPr>
                <w:rFonts w:ascii="Brill" w:hAnsi="Brill" w:cstheme="majorBidi"/>
                <w:sz w:val="24"/>
                <w:szCs w:val="24"/>
                <w:lang w:val="id-ID"/>
              </w:rPr>
            </w:pPr>
            <w:r w:rsidRPr="00D208BF">
              <w:rPr>
                <w:rFonts w:ascii="Brill" w:hAnsi="Brill" w:cstheme="majorBidi"/>
                <w:sz w:val="24"/>
                <w:szCs w:val="24"/>
                <w:lang w:val="id-ID"/>
              </w:rPr>
              <w:t xml:space="preserve">Google Classroom facilitates online learning by allowing </w:t>
            </w:r>
            <w:r w:rsidRPr="00D208BF">
              <w:rPr>
                <w:rFonts w:ascii="Brill" w:hAnsi="Brill" w:cstheme="majorBidi"/>
                <w:sz w:val="24"/>
                <w:szCs w:val="24"/>
                <w:lang w:val="id-ID"/>
              </w:rPr>
              <w:lastRenderedPageBreak/>
              <w:t>students to collaborate in groups</w:t>
            </w:r>
          </w:p>
        </w:tc>
        <w:tc>
          <w:tcPr>
            <w:tcW w:w="1134" w:type="dxa"/>
            <w:vAlign w:val="center"/>
          </w:tcPr>
          <w:p w14:paraId="030A42A8"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lastRenderedPageBreak/>
              <w:t>11,5%</w:t>
            </w:r>
          </w:p>
          <w:p w14:paraId="3BABE84B"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3)</w:t>
            </w:r>
          </w:p>
        </w:tc>
        <w:tc>
          <w:tcPr>
            <w:tcW w:w="1134" w:type="dxa"/>
            <w:vAlign w:val="center"/>
          </w:tcPr>
          <w:p w14:paraId="4CFB671B"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19,2</w:t>
            </w:r>
            <w:r w:rsidR="00397A4E" w:rsidRPr="00D208BF">
              <w:rPr>
                <w:rFonts w:ascii="Brill" w:hAnsi="Brill" w:cstheme="majorBidi"/>
                <w:sz w:val="24"/>
                <w:szCs w:val="24"/>
                <w:lang w:val="id-ID"/>
              </w:rPr>
              <w:t>%</w:t>
            </w:r>
          </w:p>
          <w:p w14:paraId="63AF49D4"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5)</w:t>
            </w:r>
          </w:p>
        </w:tc>
        <w:tc>
          <w:tcPr>
            <w:tcW w:w="1276" w:type="dxa"/>
            <w:vAlign w:val="center"/>
          </w:tcPr>
          <w:p w14:paraId="56B02DBE"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53,8%</w:t>
            </w:r>
          </w:p>
          <w:p w14:paraId="3FD7C929"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15)</w:t>
            </w:r>
          </w:p>
        </w:tc>
        <w:tc>
          <w:tcPr>
            <w:tcW w:w="1418" w:type="dxa"/>
            <w:vAlign w:val="center"/>
          </w:tcPr>
          <w:p w14:paraId="544CFC64"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11,5%</w:t>
            </w:r>
          </w:p>
          <w:p w14:paraId="287B61A5"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3)</w:t>
            </w:r>
          </w:p>
        </w:tc>
      </w:tr>
      <w:tr w:rsidR="00586DBB" w:rsidRPr="00D208BF" w14:paraId="2AE79193" w14:textId="77777777" w:rsidTr="00BB035A">
        <w:trPr>
          <w:trHeight w:val="462"/>
        </w:trPr>
        <w:tc>
          <w:tcPr>
            <w:tcW w:w="709" w:type="dxa"/>
            <w:vAlign w:val="center"/>
          </w:tcPr>
          <w:p w14:paraId="47567A67" w14:textId="77777777" w:rsidR="00586DBB" w:rsidRPr="00D208BF" w:rsidRDefault="00586DBB"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5</w:t>
            </w:r>
          </w:p>
        </w:tc>
        <w:tc>
          <w:tcPr>
            <w:tcW w:w="2693" w:type="dxa"/>
          </w:tcPr>
          <w:p w14:paraId="5BA28D05" w14:textId="77777777" w:rsidR="00586DBB" w:rsidRPr="00D208BF" w:rsidRDefault="00586DBB" w:rsidP="00602A57">
            <w:pPr>
              <w:spacing w:line="360" w:lineRule="auto"/>
              <w:jc w:val="both"/>
              <w:rPr>
                <w:rFonts w:ascii="Brill" w:hAnsi="Brill" w:cstheme="majorBidi"/>
                <w:sz w:val="24"/>
                <w:szCs w:val="24"/>
                <w:lang w:val="id-ID"/>
              </w:rPr>
            </w:pPr>
            <w:r w:rsidRPr="00D208BF">
              <w:rPr>
                <w:rFonts w:ascii="Brill" w:hAnsi="Brill" w:cstheme="majorBidi"/>
                <w:sz w:val="24"/>
                <w:szCs w:val="24"/>
              </w:rPr>
              <w:t>Google Classroom can improve reading comprehension.</w:t>
            </w:r>
          </w:p>
        </w:tc>
        <w:tc>
          <w:tcPr>
            <w:tcW w:w="1134" w:type="dxa"/>
            <w:vAlign w:val="center"/>
          </w:tcPr>
          <w:p w14:paraId="0608DD39"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7,7%</w:t>
            </w:r>
          </w:p>
          <w:p w14:paraId="1D1B9678" w14:textId="77777777" w:rsidR="00586DBB"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2)</w:t>
            </w:r>
          </w:p>
        </w:tc>
        <w:tc>
          <w:tcPr>
            <w:tcW w:w="1134" w:type="dxa"/>
            <w:vAlign w:val="center"/>
          </w:tcPr>
          <w:p w14:paraId="46684D5D"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11,5%</w:t>
            </w:r>
          </w:p>
          <w:p w14:paraId="2A6CC579" w14:textId="77777777" w:rsidR="00586DBB"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3)</w:t>
            </w:r>
          </w:p>
        </w:tc>
        <w:tc>
          <w:tcPr>
            <w:tcW w:w="1276" w:type="dxa"/>
            <w:vAlign w:val="center"/>
          </w:tcPr>
          <w:p w14:paraId="29E080E2"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53,8%</w:t>
            </w:r>
          </w:p>
          <w:p w14:paraId="24BD3459" w14:textId="77777777" w:rsidR="00586DBB"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15)</w:t>
            </w:r>
          </w:p>
        </w:tc>
        <w:tc>
          <w:tcPr>
            <w:tcW w:w="1418" w:type="dxa"/>
            <w:vAlign w:val="center"/>
          </w:tcPr>
          <w:p w14:paraId="098DF06F"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23,1%</w:t>
            </w:r>
          </w:p>
          <w:p w14:paraId="254D8B59" w14:textId="77777777" w:rsidR="00586DBB"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6)</w:t>
            </w:r>
          </w:p>
        </w:tc>
      </w:tr>
      <w:tr w:rsidR="003040F3" w:rsidRPr="00D208BF" w14:paraId="3FCD1D50" w14:textId="77777777" w:rsidTr="00BB035A">
        <w:trPr>
          <w:trHeight w:val="238"/>
        </w:trPr>
        <w:tc>
          <w:tcPr>
            <w:tcW w:w="709" w:type="dxa"/>
            <w:vAlign w:val="center"/>
          </w:tcPr>
          <w:p w14:paraId="10C88FBE" w14:textId="77777777" w:rsidR="00397A4E" w:rsidRPr="00D208BF" w:rsidRDefault="00397A4E"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6</w:t>
            </w:r>
          </w:p>
        </w:tc>
        <w:tc>
          <w:tcPr>
            <w:tcW w:w="2693" w:type="dxa"/>
          </w:tcPr>
          <w:p w14:paraId="793F2F9B" w14:textId="77777777" w:rsidR="00397A4E" w:rsidRPr="00D208BF" w:rsidRDefault="00397A4E" w:rsidP="00602A57">
            <w:pPr>
              <w:spacing w:line="360" w:lineRule="auto"/>
              <w:jc w:val="both"/>
              <w:rPr>
                <w:rFonts w:ascii="Brill" w:hAnsi="Brill" w:cstheme="majorBidi"/>
                <w:sz w:val="24"/>
                <w:szCs w:val="24"/>
                <w:lang w:val="id-ID"/>
              </w:rPr>
            </w:pPr>
            <w:r w:rsidRPr="00D208BF">
              <w:rPr>
                <w:rFonts w:ascii="Brill" w:hAnsi="Brill" w:cstheme="majorBidi"/>
                <w:sz w:val="24"/>
                <w:szCs w:val="24"/>
                <w:lang w:val="id-ID"/>
              </w:rPr>
              <w:t>Students are happy when use google classrom in learning process</w:t>
            </w:r>
          </w:p>
        </w:tc>
        <w:tc>
          <w:tcPr>
            <w:tcW w:w="1134" w:type="dxa"/>
            <w:vAlign w:val="center"/>
          </w:tcPr>
          <w:p w14:paraId="0812475F"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15,4%</w:t>
            </w:r>
          </w:p>
          <w:p w14:paraId="4048B6F1"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4)</w:t>
            </w:r>
          </w:p>
        </w:tc>
        <w:tc>
          <w:tcPr>
            <w:tcW w:w="1134" w:type="dxa"/>
            <w:vAlign w:val="center"/>
          </w:tcPr>
          <w:p w14:paraId="409F1491"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11,5%</w:t>
            </w:r>
          </w:p>
          <w:p w14:paraId="31E4D06C"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3)</w:t>
            </w:r>
          </w:p>
        </w:tc>
        <w:tc>
          <w:tcPr>
            <w:tcW w:w="1276" w:type="dxa"/>
            <w:vAlign w:val="center"/>
          </w:tcPr>
          <w:p w14:paraId="321C9F98"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53</w:t>
            </w:r>
            <w:r w:rsidR="00397A4E" w:rsidRPr="00D208BF">
              <w:rPr>
                <w:rFonts w:ascii="Brill" w:hAnsi="Brill" w:cstheme="majorBidi"/>
                <w:sz w:val="24"/>
                <w:szCs w:val="24"/>
                <w:lang w:val="id-ID"/>
              </w:rPr>
              <w:t>,%</w:t>
            </w:r>
          </w:p>
          <w:p w14:paraId="0F235453"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15)</w:t>
            </w:r>
          </w:p>
        </w:tc>
        <w:tc>
          <w:tcPr>
            <w:tcW w:w="1418" w:type="dxa"/>
            <w:vAlign w:val="center"/>
          </w:tcPr>
          <w:p w14:paraId="5966C047"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15,4%</w:t>
            </w:r>
          </w:p>
          <w:p w14:paraId="55EB529C"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4)</w:t>
            </w:r>
          </w:p>
        </w:tc>
      </w:tr>
      <w:tr w:rsidR="001D47C8" w:rsidRPr="00D208BF" w14:paraId="06BDC72D" w14:textId="77777777" w:rsidTr="00BB035A">
        <w:trPr>
          <w:trHeight w:val="223"/>
        </w:trPr>
        <w:tc>
          <w:tcPr>
            <w:tcW w:w="709" w:type="dxa"/>
            <w:vAlign w:val="center"/>
          </w:tcPr>
          <w:p w14:paraId="3AEA5C75" w14:textId="77777777" w:rsidR="001D47C8" w:rsidRPr="00D208BF" w:rsidRDefault="001D47C8"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7</w:t>
            </w:r>
          </w:p>
        </w:tc>
        <w:tc>
          <w:tcPr>
            <w:tcW w:w="2693" w:type="dxa"/>
          </w:tcPr>
          <w:p w14:paraId="4BE9B88A" w14:textId="77777777" w:rsidR="001D47C8" w:rsidRPr="00D208BF" w:rsidRDefault="001D47C8" w:rsidP="00602A57">
            <w:pPr>
              <w:spacing w:line="360" w:lineRule="auto"/>
              <w:jc w:val="both"/>
              <w:rPr>
                <w:rFonts w:ascii="Brill" w:hAnsi="Brill" w:cstheme="majorBidi"/>
                <w:sz w:val="24"/>
                <w:szCs w:val="24"/>
                <w:lang w:val="id-ID"/>
              </w:rPr>
            </w:pPr>
            <w:r w:rsidRPr="00D208BF">
              <w:rPr>
                <w:rFonts w:ascii="Brill" w:hAnsi="Brill" w:cstheme="majorBidi"/>
                <w:sz w:val="24"/>
                <w:szCs w:val="24"/>
                <w:lang w:val="id-ID"/>
              </w:rPr>
              <w:t>Google classroom is easy to comprehend when reading content</w:t>
            </w:r>
          </w:p>
        </w:tc>
        <w:tc>
          <w:tcPr>
            <w:tcW w:w="1134" w:type="dxa"/>
            <w:vAlign w:val="center"/>
          </w:tcPr>
          <w:p w14:paraId="60595D46" w14:textId="77777777" w:rsidR="00BB035A" w:rsidRDefault="001D47C8" w:rsidP="00BB035A">
            <w:pPr>
              <w:rPr>
                <w:rFonts w:ascii="Brill" w:hAnsi="Brill" w:cstheme="majorBidi"/>
                <w:sz w:val="24"/>
                <w:szCs w:val="24"/>
                <w:lang w:val="en-GB"/>
              </w:rPr>
            </w:pPr>
            <w:r w:rsidRPr="00D208BF">
              <w:rPr>
                <w:rFonts w:ascii="Brill" w:hAnsi="Brill" w:cstheme="majorBidi"/>
                <w:sz w:val="24"/>
                <w:szCs w:val="24"/>
                <w:lang w:val="id-ID"/>
              </w:rPr>
              <w:t>7,7,%</w:t>
            </w:r>
          </w:p>
          <w:p w14:paraId="5F5C29C8" w14:textId="77777777" w:rsidR="001D47C8" w:rsidRPr="00D208BF" w:rsidRDefault="001D47C8" w:rsidP="00BB035A">
            <w:pPr>
              <w:rPr>
                <w:rFonts w:ascii="Brill" w:hAnsi="Brill" w:cstheme="majorBidi"/>
                <w:sz w:val="24"/>
                <w:szCs w:val="24"/>
                <w:lang w:val="id-ID"/>
              </w:rPr>
            </w:pPr>
            <w:r w:rsidRPr="00D208BF">
              <w:rPr>
                <w:rFonts w:ascii="Brill" w:hAnsi="Brill" w:cstheme="majorBidi"/>
                <w:sz w:val="24"/>
                <w:szCs w:val="24"/>
                <w:lang w:val="id-ID"/>
              </w:rPr>
              <w:t>(2)</w:t>
            </w:r>
          </w:p>
        </w:tc>
        <w:tc>
          <w:tcPr>
            <w:tcW w:w="1134" w:type="dxa"/>
            <w:vAlign w:val="center"/>
          </w:tcPr>
          <w:p w14:paraId="6DBBD850" w14:textId="77777777" w:rsidR="00BB035A" w:rsidRDefault="001D47C8" w:rsidP="00BB035A">
            <w:pPr>
              <w:rPr>
                <w:rFonts w:ascii="Brill" w:hAnsi="Brill" w:cstheme="majorBidi"/>
                <w:sz w:val="24"/>
                <w:szCs w:val="24"/>
                <w:lang w:val="en-GB"/>
              </w:rPr>
            </w:pPr>
            <w:r w:rsidRPr="00D208BF">
              <w:rPr>
                <w:rFonts w:ascii="Brill" w:hAnsi="Brill" w:cstheme="majorBidi"/>
                <w:sz w:val="24"/>
                <w:szCs w:val="24"/>
                <w:lang w:val="id-ID"/>
              </w:rPr>
              <w:t>11,5%</w:t>
            </w:r>
          </w:p>
          <w:p w14:paraId="5A665C2A" w14:textId="77777777" w:rsidR="001D47C8" w:rsidRPr="00D208BF" w:rsidRDefault="001D47C8" w:rsidP="00BB035A">
            <w:pPr>
              <w:rPr>
                <w:rFonts w:ascii="Brill" w:hAnsi="Brill" w:cstheme="majorBidi"/>
                <w:sz w:val="24"/>
                <w:szCs w:val="24"/>
                <w:lang w:val="id-ID"/>
              </w:rPr>
            </w:pPr>
            <w:r w:rsidRPr="00D208BF">
              <w:rPr>
                <w:rFonts w:ascii="Brill" w:hAnsi="Brill" w:cstheme="majorBidi"/>
                <w:sz w:val="24"/>
                <w:szCs w:val="24"/>
                <w:lang w:val="id-ID"/>
              </w:rPr>
              <w:t>(3)</w:t>
            </w:r>
          </w:p>
        </w:tc>
        <w:tc>
          <w:tcPr>
            <w:tcW w:w="1276" w:type="dxa"/>
            <w:vAlign w:val="center"/>
          </w:tcPr>
          <w:p w14:paraId="23EA8EB3" w14:textId="77777777" w:rsidR="00BB035A" w:rsidRDefault="001D47C8" w:rsidP="00BB035A">
            <w:pPr>
              <w:rPr>
                <w:rFonts w:ascii="Brill" w:hAnsi="Brill" w:cstheme="majorBidi"/>
                <w:sz w:val="24"/>
                <w:szCs w:val="24"/>
                <w:lang w:val="en-GB"/>
              </w:rPr>
            </w:pPr>
            <w:r w:rsidRPr="00D208BF">
              <w:rPr>
                <w:rFonts w:ascii="Brill" w:hAnsi="Brill" w:cstheme="majorBidi"/>
                <w:sz w:val="24"/>
                <w:szCs w:val="24"/>
                <w:lang w:val="id-ID"/>
              </w:rPr>
              <w:t>57,7%</w:t>
            </w:r>
          </w:p>
          <w:p w14:paraId="787141E4" w14:textId="77777777" w:rsidR="001D47C8" w:rsidRPr="00D208BF" w:rsidRDefault="001D47C8" w:rsidP="00BB035A">
            <w:pPr>
              <w:rPr>
                <w:rFonts w:ascii="Brill" w:hAnsi="Brill" w:cstheme="majorBidi"/>
                <w:sz w:val="24"/>
                <w:szCs w:val="24"/>
                <w:lang w:val="id-ID"/>
              </w:rPr>
            </w:pPr>
            <w:r w:rsidRPr="00D208BF">
              <w:rPr>
                <w:rFonts w:ascii="Brill" w:hAnsi="Brill" w:cstheme="majorBidi"/>
                <w:sz w:val="24"/>
                <w:szCs w:val="24"/>
                <w:lang w:val="id-ID"/>
              </w:rPr>
              <w:t>(16)</w:t>
            </w:r>
          </w:p>
        </w:tc>
        <w:tc>
          <w:tcPr>
            <w:tcW w:w="1418" w:type="dxa"/>
            <w:vAlign w:val="center"/>
          </w:tcPr>
          <w:p w14:paraId="2BF9B201" w14:textId="77777777" w:rsidR="00BB035A" w:rsidRDefault="001D47C8" w:rsidP="00BB035A">
            <w:pPr>
              <w:rPr>
                <w:rFonts w:ascii="Brill" w:hAnsi="Brill" w:cstheme="majorBidi"/>
                <w:sz w:val="24"/>
                <w:szCs w:val="24"/>
                <w:lang w:val="en-GB"/>
              </w:rPr>
            </w:pPr>
            <w:r w:rsidRPr="00D208BF">
              <w:rPr>
                <w:rFonts w:ascii="Brill" w:hAnsi="Brill" w:cstheme="majorBidi"/>
                <w:sz w:val="24"/>
                <w:szCs w:val="24"/>
                <w:lang w:val="id-ID"/>
              </w:rPr>
              <w:t>23,4%</w:t>
            </w:r>
          </w:p>
          <w:p w14:paraId="252E92AD" w14:textId="77777777" w:rsidR="001D47C8" w:rsidRPr="00D208BF" w:rsidRDefault="001D47C8" w:rsidP="00BB035A">
            <w:pPr>
              <w:rPr>
                <w:rFonts w:ascii="Brill" w:hAnsi="Brill" w:cstheme="majorBidi"/>
                <w:sz w:val="24"/>
                <w:szCs w:val="24"/>
                <w:lang w:val="id-ID"/>
              </w:rPr>
            </w:pPr>
            <w:r w:rsidRPr="00D208BF">
              <w:rPr>
                <w:rFonts w:ascii="Brill" w:hAnsi="Brill" w:cstheme="majorBidi"/>
                <w:sz w:val="24"/>
                <w:szCs w:val="24"/>
                <w:lang w:val="id-ID"/>
              </w:rPr>
              <w:t>(6)</w:t>
            </w:r>
          </w:p>
        </w:tc>
      </w:tr>
      <w:tr w:rsidR="003040F3" w:rsidRPr="00D208BF" w14:paraId="5AD0F57E" w14:textId="77777777" w:rsidTr="00BB035A">
        <w:trPr>
          <w:trHeight w:val="223"/>
        </w:trPr>
        <w:tc>
          <w:tcPr>
            <w:tcW w:w="709" w:type="dxa"/>
            <w:vAlign w:val="center"/>
          </w:tcPr>
          <w:p w14:paraId="398EB209" w14:textId="77777777" w:rsidR="00397A4E" w:rsidRPr="00D208BF" w:rsidRDefault="00397A4E"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8</w:t>
            </w:r>
          </w:p>
        </w:tc>
        <w:tc>
          <w:tcPr>
            <w:tcW w:w="2693" w:type="dxa"/>
          </w:tcPr>
          <w:p w14:paraId="3250CEF3" w14:textId="77777777" w:rsidR="00397A4E" w:rsidRPr="00D208BF" w:rsidRDefault="00397A4E" w:rsidP="00602A57">
            <w:pPr>
              <w:spacing w:line="360" w:lineRule="auto"/>
              <w:jc w:val="both"/>
              <w:rPr>
                <w:rFonts w:ascii="Brill" w:hAnsi="Brill" w:cstheme="majorBidi"/>
                <w:sz w:val="24"/>
                <w:szCs w:val="24"/>
                <w:lang w:val="id-ID"/>
              </w:rPr>
            </w:pPr>
            <w:r w:rsidRPr="00D208BF">
              <w:rPr>
                <w:rFonts w:ascii="Brill" w:hAnsi="Brill" w:cstheme="majorBidi"/>
                <w:sz w:val="24"/>
                <w:szCs w:val="24"/>
                <w:lang w:val="id-ID"/>
              </w:rPr>
              <w:t>Students can receive immediate feedback.</w:t>
            </w:r>
          </w:p>
        </w:tc>
        <w:tc>
          <w:tcPr>
            <w:tcW w:w="1134" w:type="dxa"/>
            <w:vAlign w:val="center"/>
          </w:tcPr>
          <w:p w14:paraId="61200549"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11,5%</w:t>
            </w:r>
          </w:p>
          <w:p w14:paraId="2477A686"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3)</w:t>
            </w:r>
          </w:p>
        </w:tc>
        <w:tc>
          <w:tcPr>
            <w:tcW w:w="1134" w:type="dxa"/>
            <w:vAlign w:val="center"/>
          </w:tcPr>
          <w:p w14:paraId="1D3C36D4"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11,5</w:t>
            </w:r>
            <w:r w:rsidR="00397A4E" w:rsidRPr="00D208BF">
              <w:rPr>
                <w:rFonts w:ascii="Brill" w:hAnsi="Brill" w:cstheme="majorBidi"/>
                <w:sz w:val="24"/>
                <w:szCs w:val="24"/>
                <w:lang w:val="id-ID"/>
              </w:rPr>
              <w:t>%</w:t>
            </w:r>
          </w:p>
          <w:p w14:paraId="2A1015D2"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3)</w:t>
            </w:r>
          </w:p>
        </w:tc>
        <w:tc>
          <w:tcPr>
            <w:tcW w:w="1276" w:type="dxa"/>
            <w:vAlign w:val="center"/>
          </w:tcPr>
          <w:p w14:paraId="4621D29C"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53,8%</w:t>
            </w:r>
          </w:p>
          <w:p w14:paraId="1A9982CA"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15)</w:t>
            </w:r>
          </w:p>
        </w:tc>
        <w:tc>
          <w:tcPr>
            <w:tcW w:w="1418" w:type="dxa"/>
            <w:vAlign w:val="center"/>
          </w:tcPr>
          <w:p w14:paraId="0E3B4A3D" w14:textId="77777777" w:rsidR="00BB035A" w:rsidRDefault="00397A4E" w:rsidP="00BB035A">
            <w:pPr>
              <w:rPr>
                <w:rFonts w:ascii="Brill" w:hAnsi="Brill" w:cstheme="majorBidi"/>
                <w:sz w:val="24"/>
                <w:szCs w:val="24"/>
                <w:lang w:val="en-GB"/>
              </w:rPr>
            </w:pPr>
            <w:r w:rsidRPr="00D208BF">
              <w:rPr>
                <w:rFonts w:ascii="Brill" w:hAnsi="Brill" w:cstheme="majorBidi"/>
                <w:sz w:val="24"/>
                <w:szCs w:val="24"/>
                <w:lang w:val="id-ID"/>
              </w:rPr>
              <w:t>19,2%</w:t>
            </w:r>
          </w:p>
          <w:p w14:paraId="139BCB3F"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5)</w:t>
            </w:r>
          </w:p>
        </w:tc>
      </w:tr>
      <w:tr w:rsidR="003040F3" w:rsidRPr="00D208BF" w14:paraId="0713FCF2" w14:textId="77777777" w:rsidTr="00BB035A">
        <w:trPr>
          <w:trHeight w:val="462"/>
        </w:trPr>
        <w:tc>
          <w:tcPr>
            <w:tcW w:w="709" w:type="dxa"/>
            <w:vAlign w:val="center"/>
          </w:tcPr>
          <w:p w14:paraId="1D66D92A" w14:textId="77777777" w:rsidR="00397A4E" w:rsidRPr="00D208BF" w:rsidRDefault="00397A4E"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9</w:t>
            </w:r>
          </w:p>
        </w:tc>
        <w:tc>
          <w:tcPr>
            <w:tcW w:w="2693" w:type="dxa"/>
          </w:tcPr>
          <w:p w14:paraId="0DA5D370" w14:textId="77777777" w:rsidR="00397A4E" w:rsidRPr="00D208BF" w:rsidRDefault="00397A4E" w:rsidP="00602A57">
            <w:pPr>
              <w:spacing w:line="360" w:lineRule="auto"/>
              <w:jc w:val="both"/>
              <w:rPr>
                <w:rFonts w:ascii="Brill" w:hAnsi="Brill" w:cstheme="majorBidi"/>
                <w:sz w:val="24"/>
                <w:szCs w:val="24"/>
                <w:lang w:val="id-ID"/>
              </w:rPr>
            </w:pPr>
            <w:r w:rsidRPr="00D208BF">
              <w:rPr>
                <w:rFonts w:ascii="Brill" w:hAnsi="Brill" w:cstheme="majorBidi"/>
                <w:sz w:val="24"/>
                <w:szCs w:val="24"/>
                <w:lang w:val="id-ID"/>
              </w:rPr>
              <w:t>Do you aggre that Google Classroom is a simple learning tool?</w:t>
            </w:r>
          </w:p>
        </w:tc>
        <w:tc>
          <w:tcPr>
            <w:tcW w:w="1134" w:type="dxa"/>
            <w:vAlign w:val="center"/>
          </w:tcPr>
          <w:p w14:paraId="2DAD257D" w14:textId="77777777" w:rsidR="00BB035A" w:rsidRDefault="00586DBB" w:rsidP="00BB035A">
            <w:pPr>
              <w:rPr>
                <w:rFonts w:ascii="Brill" w:hAnsi="Brill" w:cstheme="majorBidi"/>
                <w:sz w:val="24"/>
                <w:szCs w:val="24"/>
                <w:lang w:val="en-GB"/>
              </w:rPr>
            </w:pPr>
            <w:r w:rsidRPr="00D208BF">
              <w:rPr>
                <w:rFonts w:ascii="Brill" w:hAnsi="Brill" w:cstheme="majorBidi"/>
                <w:sz w:val="24"/>
                <w:szCs w:val="24"/>
                <w:lang w:val="id-ID"/>
              </w:rPr>
              <w:t>11,5</w:t>
            </w:r>
            <w:r w:rsidR="00F462A8" w:rsidRPr="00D208BF">
              <w:rPr>
                <w:rFonts w:ascii="Brill" w:hAnsi="Brill" w:cstheme="majorBidi"/>
                <w:sz w:val="24"/>
                <w:szCs w:val="24"/>
                <w:lang w:val="id-ID"/>
              </w:rPr>
              <w:t>%</w:t>
            </w:r>
          </w:p>
          <w:p w14:paraId="6683EFEB"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3)</w:t>
            </w:r>
          </w:p>
        </w:tc>
        <w:tc>
          <w:tcPr>
            <w:tcW w:w="1134" w:type="dxa"/>
            <w:vAlign w:val="center"/>
          </w:tcPr>
          <w:p w14:paraId="6E97FD75" w14:textId="77777777" w:rsidR="00BB035A" w:rsidRDefault="00F462A8" w:rsidP="00BB035A">
            <w:pPr>
              <w:rPr>
                <w:rFonts w:ascii="Brill" w:hAnsi="Brill" w:cstheme="majorBidi"/>
                <w:sz w:val="24"/>
                <w:szCs w:val="24"/>
                <w:lang w:val="en-GB"/>
              </w:rPr>
            </w:pPr>
            <w:r w:rsidRPr="00D208BF">
              <w:rPr>
                <w:rFonts w:ascii="Brill" w:hAnsi="Brill" w:cstheme="majorBidi"/>
                <w:sz w:val="24"/>
                <w:szCs w:val="24"/>
                <w:lang w:val="id-ID"/>
              </w:rPr>
              <w:t>7,7%</w:t>
            </w:r>
          </w:p>
          <w:p w14:paraId="57E371B5"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2)</w:t>
            </w:r>
          </w:p>
        </w:tc>
        <w:tc>
          <w:tcPr>
            <w:tcW w:w="1276" w:type="dxa"/>
            <w:vAlign w:val="center"/>
          </w:tcPr>
          <w:p w14:paraId="4B8DFE80" w14:textId="77777777" w:rsidR="00BB035A" w:rsidRDefault="00F462A8" w:rsidP="00BB035A">
            <w:pPr>
              <w:rPr>
                <w:rFonts w:ascii="Brill" w:hAnsi="Brill" w:cstheme="majorBidi"/>
                <w:sz w:val="24"/>
                <w:szCs w:val="24"/>
                <w:lang w:val="en-GB"/>
              </w:rPr>
            </w:pPr>
            <w:r w:rsidRPr="00D208BF">
              <w:rPr>
                <w:rFonts w:ascii="Brill" w:hAnsi="Brill" w:cstheme="majorBidi"/>
                <w:sz w:val="24"/>
                <w:szCs w:val="24"/>
                <w:lang w:val="id-ID"/>
              </w:rPr>
              <w:t>53,8%</w:t>
            </w:r>
          </w:p>
          <w:p w14:paraId="216954DC"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15)</w:t>
            </w:r>
          </w:p>
        </w:tc>
        <w:tc>
          <w:tcPr>
            <w:tcW w:w="1418" w:type="dxa"/>
            <w:vAlign w:val="center"/>
          </w:tcPr>
          <w:p w14:paraId="60E94606" w14:textId="77777777" w:rsidR="00BB035A" w:rsidRPr="00BB035A" w:rsidRDefault="00340EF6" w:rsidP="00BB035A">
            <w:pPr>
              <w:rPr>
                <w:rFonts w:ascii="Brill" w:hAnsi="Brill" w:cstheme="majorBidi"/>
                <w:sz w:val="24"/>
                <w:szCs w:val="24"/>
                <w:lang w:val="en-GB"/>
              </w:rPr>
            </w:pPr>
            <w:r w:rsidRPr="00D208BF">
              <w:rPr>
                <w:rFonts w:ascii="Brill" w:hAnsi="Brill" w:cstheme="majorBidi"/>
                <w:sz w:val="24"/>
                <w:szCs w:val="24"/>
                <w:lang w:val="id-ID"/>
              </w:rPr>
              <w:t>23,1%</w:t>
            </w:r>
            <w:r w:rsidR="00586DBB" w:rsidRPr="00D208BF">
              <w:rPr>
                <w:rFonts w:ascii="Brill" w:hAnsi="Brill" w:cstheme="majorBidi"/>
                <w:sz w:val="24"/>
                <w:szCs w:val="24"/>
                <w:lang w:val="id-ID"/>
              </w:rPr>
              <w:t>%</w:t>
            </w:r>
          </w:p>
          <w:p w14:paraId="703046AB" w14:textId="77777777" w:rsidR="00397A4E" w:rsidRPr="00D208BF" w:rsidRDefault="00586DBB" w:rsidP="00BB035A">
            <w:pPr>
              <w:rPr>
                <w:rFonts w:ascii="Brill" w:hAnsi="Brill" w:cstheme="majorBidi"/>
                <w:sz w:val="24"/>
                <w:szCs w:val="24"/>
                <w:lang w:val="id-ID"/>
              </w:rPr>
            </w:pPr>
            <w:r w:rsidRPr="00D208BF">
              <w:rPr>
                <w:rFonts w:ascii="Brill" w:hAnsi="Brill" w:cstheme="majorBidi"/>
                <w:sz w:val="24"/>
                <w:szCs w:val="24"/>
                <w:lang w:val="id-ID"/>
              </w:rPr>
              <w:t>(</w:t>
            </w:r>
            <w:r w:rsidR="00340EF6" w:rsidRPr="00D208BF">
              <w:rPr>
                <w:rFonts w:ascii="Brill" w:hAnsi="Brill" w:cstheme="majorBidi"/>
                <w:sz w:val="24"/>
                <w:szCs w:val="24"/>
                <w:lang w:val="id-ID"/>
              </w:rPr>
              <w:t>6</w:t>
            </w:r>
            <w:r w:rsidRPr="00D208BF">
              <w:rPr>
                <w:rFonts w:ascii="Brill" w:hAnsi="Brill" w:cstheme="majorBidi"/>
                <w:sz w:val="24"/>
                <w:szCs w:val="24"/>
                <w:lang w:val="id-ID"/>
              </w:rPr>
              <w:t>)</w:t>
            </w:r>
          </w:p>
        </w:tc>
      </w:tr>
      <w:tr w:rsidR="00586DBB" w:rsidRPr="00D208BF" w14:paraId="4AF5D606" w14:textId="77777777" w:rsidTr="00BB035A">
        <w:trPr>
          <w:trHeight w:val="462"/>
        </w:trPr>
        <w:tc>
          <w:tcPr>
            <w:tcW w:w="709" w:type="dxa"/>
            <w:vAlign w:val="center"/>
          </w:tcPr>
          <w:p w14:paraId="24DB75E8" w14:textId="77777777" w:rsidR="00397A4E" w:rsidRPr="00D208BF" w:rsidRDefault="00397A4E" w:rsidP="00BB035A">
            <w:pPr>
              <w:spacing w:line="360" w:lineRule="auto"/>
              <w:jc w:val="center"/>
              <w:rPr>
                <w:rFonts w:ascii="Brill" w:hAnsi="Brill" w:cstheme="majorBidi"/>
                <w:sz w:val="24"/>
                <w:szCs w:val="24"/>
                <w:lang w:val="id-ID"/>
              </w:rPr>
            </w:pPr>
            <w:r w:rsidRPr="00D208BF">
              <w:rPr>
                <w:rFonts w:ascii="Brill" w:hAnsi="Brill" w:cstheme="majorBidi"/>
                <w:sz w:val="24"/>
                <w:szCs w:val="24"/>
                <w:lang w:val="id-ID"/>
              </w:rPr>
              <w:t>10</w:t>
            </w:r>
          </w:p>
        </w:tc>
        <w:tc>
          <w:tcPr>
            <w:tcW w:w="2693" w:type="dxa"/>
          </w:tcPr>
          <w:p w14:paraId="1246FC48" w14:textId="77777777" w:rsidR="00397A4E" w:rsidRPr="00D208BF" w:rsidRDefault="00397A4E" w:rsidP="00602A57">
            <w:pPr>
              <w:spacing w:line="360" w:lineRule="auto"/>
              <w:jc w:val="both"/>
              <w:rPr>
                <w:rFonts w:ascii="Brill" w:hAnsi="Brill" w:cstheme="majorBidi"/>
                <w:sz w:val="24"/>
                <w:szCs w:val="24"/>
                <w:lang w:val="id-ID"/>
              </w:rPr>
            </w:pPr>
            <w:r w:rsidRPr="00D208BF">
              <w:rPr>
                <w:rFonts w:ascii="Brill" w:hAnsi="Brill" w:cstheme="majorBidi"/>
                <w:sz w:val="24"/>
                <w:szCs w:val="24"/>
                <w:lang w:val="id-ID"/>
              </w:rPr>
              <w:t>Do you agree that Google Classroom is the most important learning media in the classroom?</w:t>
            </w:r>
          </w:p>
        </w:tc>
        <w:tc>
          <w:tcPr>
            <w:tcW w:w="1134" w:type="dxa"/>
            <w:vAlign w:val="center"/>
          </w:tcPr>
          <w:p w14:paraId="48491612" w14:textId="77777777" w:rsidR="00BB035A" w:rsidRDefault="00F462A8" w:rsidP="00BB035A">
            <w:pPr>
              <w:rPr>
                <w:rFonts w:ascii="Brill" w:hAnsi="Brill" w:cstheme="majorBidi"/>
                <w:sz w:val="24"/>
                <w:szCs w:val="24"/>
                <w:lang w:val="en-GB"/>
              </w:rPr>
            </w:pPr>
            <w:r w:rsidRPr="00D208BF">
              <w:rPr>
                <w:rFonts w:ascii="Brill" w:hAnsi="Brill" w:cstheme="majorBidi"/>
                <w:sz w:val="24"/>
                <w:szCs w:val="24"/>
                <w:lang w:val="id-ID"/>
              </w:rPr>
              <w:t>7,7%</w:t>
            </w:r>
          </w:p>
          <w:p w14:paraId="36E0880E" w14:textId="77777777" w:rsidR="00397A4E" w:rsidRPr="00D208BF" w:rsidRDefault="00340EF6" w:rsidP="00BB035A">
            <w:pPr>
              <w:rPr>
                <w:rFonts w:ascii="Brill" w:hAnsi="Brill" w:cstheme="majorBidi"/>
                <w:sz w:val="24"/>
                <w:szCs w:val="24"/>
                <w:lang w:val="id-ID"/>
              </w:rPr>
            </w:pPr>
            <w:r w:rsidRPr="00D208BF">
              <w:rPr>
                <w:rFonts w:ascii="Brill" w:hAnsi="Brill" w:cstheme="majorBidi"/>
                <w:sz w:val="24"/>
                <w:szCs w:val="24"/>
                <w:lang w:val="id-ID"/>
              </w:rPr>
              <w:t>(3)</w:t>
            </w:r>
          </w:p>
        </w:tc>
        <w:tc>
          <w:tcPr>
            <w:tcW w:w="1134" w:type="dxa"/>
            <w:vAlign w:val="center"/>
          </w:tcPr>
          <w:p w14:paraId="5ED060EB" w14:textId="77777777" w:rsidR="00BB035A" w:rsidRDefault="00340EF6" w:rsidP="00BB035A">
            <w:pPr>
              <w:rPr>
                <w:rFonts w:ascii="Brill" w:hAnsi="Brill" w:cstheme="majorBidi"/>
                <w:sz w:val="24"/>
                <w:szCs w:val="24"/>
                <w:lang w:val="en-GB"/>
              </w:rPr>
            </w:pPr>
            <w:r w:rsidRPr="00D208BF">
              <w:rPr>
                <w:rFonts w:ascii="Brill" w:hAnsi="Brill" w:cstheme="majorBidi"/>
                <w:sz w:val="24"/>
                <w:szCs w:val="24"/>
                <w:lang w:val="id-ID"/>
              </w:rPr>
              <w:t>11,5</w:t>
            </w:r>
            <w:r w:rsidR="00F462A8" w:rsidRPr="00D208BF">
              <w:rPr>
                <w:rFonts w:ascii="Brill" w:hAnsi="Brill" w:cstheme="majorBidi"/>
                <w:sz w:val="24"/>
                <w:szCs w:val="24"/>
                <w:lang w:val="id-ID"/>
              </w:rPr>
              <w:t>%</w:t>
            </w:r>
          </w:p>
          <w:p w14:paraId="7B22FD6C" w14:textId="77777777" w:rsidR="00397A4E" w:rsidRPr="00D208BF" w:rsidRDefault="00340EF6" w:rsidP="00BB035A">
            <w:pPr>
              <w:rPr>
                <w:rFonts w:ascii="Brill" w:hAnsi="Brill" w:cstheme="majorBidi"/>
                <w:sz w:val="24"/>
                <w:szCs w:val="24"/>
                <w:lang w:val="id-ID"/>
              </w:rPr>
            </w:pPr>
            <w:r w:rsidRPr="00D208BF">
              <w:rPr>
                <w:rFonts w:ascii="Brill" w:hAnsi="Brill" w:cstheme="majorBidi"/>
                <w:sz w:val="24"/>
                <w:szCs w:val="24"/>
                <w:lang w:val="id-ID"/>
              </w:rPr>
              <w:t>(3)</w:t>
            </w:r>
          </w:p>
        </w:tc>
        <w:tc>
          <w:tcPr>
            <w:tcW w:w="1276" w:type="dxa"/>
            <w:vAlign w:val="center"/>
          </w:tcPr>
          <w:p w14:paraId="08610136" w14:textId="77777777" w:rsidR="00BB035A" w:rsidRDefault="00F462A8" w:rsidP="00BB035A">
            <w:pPr>
              <w:rPr>
                <w:rFonts w:ascii="Brill" w:hAnsi="Brill" w:cstheme="majorBidi"/>
                <w:sz w:val="24"/>
                <w:szCs w:val="24"/>
                <w:lang w:val="en-GB"/>
              </w:rPr>
            </w:pPr>
            <w:r w:rsidRPr="00D208BF">
              <w:rPr>
                <w:rFonts w:ascii="Brill" w:hAnsi="Brill" w:cstheme="majorBidi"/>
                <w:sz w:val="24"/>
                <w:szCs w:val="24"/>
                <w:lang w:val="id-ID"/>
              </w:rPr>
              <w:t>53,8%</w:t>
            </w:r>
          </w:p>
          <w:p w14:paraId="0C783A87" w14:textId="77777777" w:rsidR="00397A4E" w:rsidRPr="00D208BF" w:rsidRDefault="00340EF6" w:rsidP="00BB035A">
            <w:pPr>
              <w:rPr>
                <w:rFonts w:ascii="Brill" w:hAnsi="Brill" w:cstheme="majorBidi"/>
                <w:sz w:val="24"/>
                <w:szCs w:val="24"/>
                <w:lang w:val="id-ID"/>
              </w:rPr>
            </w:pPr>
            <w:r w:rsidRPr="00D208BF">
              <w:rPr>
                <w:rFonts w:ascii="Brill" w:hAnsi="Brill" w:cstheme="majorBidi"/>
                <w:sz w:val="24"/>
                <w:szCs w:val="24"/>
                <w:lang w:val="id-ID"/>
              </w:rPr>
              <w:t>(15)</w:t>
            </w:r>
          </w:p>
        </w:tc>
        <w:tc>
          <w:tcPr>
            <w:tcW w:w="1418" w:type="dxa"/>
            <w:vAlign w:val="center"/>
          </w:tcPr>
          <w:p w14:paraId="7B6A1293" w14:textId="77777777" w:rsidR="00BB035A" w:rsidRDefault="00F462A8" w:rsidP="00BB035A">
            <w:pPr>
              <w:rPr>
                <w:rFonts w:ascii="Brill" w:hAnsi="Brill" w:cstheme="majorBidi"/>
                <w:sz w:val="24"/>
                <w:szCs w:val="24"/>
                <w:lang w:val="en-GB"/>
              </w:rPr>
            </w:pPr>
            <w:r w:rsidRPr="00D208BF">
              <w:rPr>
                <w:rFonts w:ascii="Brill" w:hAnsi="Brill" w:cstheme="majorBidi"/>
                <w:sz w:val="24"/>
                <w:szCs w:val="24"/>
                <w:lang w:val="id-ID"/>
              </w:rPr>
              <w:t>19,2%</w:t>
            </w:r>
          </w:p>
          <w:p w14:paraId="2F5780D2" w14:textId="77777777" w:rsidR="00397A4E" w:rsidRPr="00D208BF" w:rsidRDefault="00340EF6" w:rsidP="00BB035A">
            <w:pPr>
              <w:rPr>
                <w:rFonts w:ascii="Brill" w:hAnsi="Brill" w:cstheme="majorBidi"/>
                <w:sz w:val="24"/>
                <w:szCs w:val="24"/>
                <w:lang w:val="id-ID"/>
              </w:rPr>
            </w:pPr>
            <w:r w:rsidRPr="00D208BF">
              <w:rPr>
                <w:rFonts w:ascii="Brill" w:hAnsi="Brill" w:cstheme="majorBidi"/>
                <w:sz w:val="24"/>
                <w:szCs w:val="24"/>
                <w:lang w:val="id-ID"/>
              </w:rPr>
              <w:t>(5)</w:t>
            </w:r>
          </w:p>
        </w:tc>
      </w:tr>
    </w:tbl>
    <w:p w14:paraId="542086EF" w14:textId="77777777" w:rsidR="005017C1" w:rsidRPr="00D208BF" w:rsidRDefault="005017C1" w:rsidP="00602A57">
      <w:pPr>
        <w:spacing w:after="0" w:line="360" w:lineRule="auto"/>
        <w:jc w:val="both"/>
        <w:rPr>
          <w:rFonts w:ascii="Brill" w:hAnsi="Brill" w:cstheme="majorBidi"/>
          <w:sz w:val="24"/>
          <w:szCs w:val="24"/>
        </w:rPr>
      </w:pPr>
      <w:proofErr w:type="gramStart"/>
      <w:r w:rsidRPr="00D208BF">
        <w:rPr>
          <w:rFonts w:ascii="Brill" w:hAnsi="Brill" w:cstheme="majorBidi"/>
          <w:sz w:val="24"/>
          <w:szCs w:val="24"/>
        </w:rPr>
        <w:t>SD :</w:t>
      </w:r>
      <w:proofErr w:type="gramEnd"/>
      <w:r w:rsidRPr="00D208BF">
        <w:rPr>
          <w:rFonts w:ascii="Brill" w:hAnsi="Brill" w:cstheme="majorBidi"/>
          <w:sz w:val="24"/>
          <w:szCs w:val="24"/>
        </w:rPr>
        <w:t xml:space="preserve"> Strongly Disagree </w:t>
      </w:r>
    </w:p>
    <w:p w14:paraId="7EE56818" w14:textId="77777777" w:rsidR="005017C1" w:rsidRPr="00D208BF" w:rsidRDefault="005017C1" w:rsidP="00602A57">
      <w:pPr>
        <w:spacing w:after="0" w:line="360" w:lineRule="auto"/>
        <w:jc w:val="both"/>
        <w:rPr>
          <w:rFonts w:ascii="Brill" w:hAnsi="Brill" w:cstheme="majorBidi"/>
          <w:sz w:val="24"/>
          <w:szCs w:val="24"/>
        </w:rPr>
      </w:pPr>
      <w:proofErr w:type="gramStart"/>
      <w:r w:rsidRPr="00D208BF">
        <w:rPr>
          <w:rFonts w:ascii="Brill" w:hAnsi="Brill" w:cstheme="majorBidi"/>
          <w:sz w:val="24"/>
          <w:szCs w:val="24"/>
        </w:rPr>
        <w:t>D :</w:t>
      </w:r>
      <w:proofErr w:type="gramEnd"/>
      <w:r w:rsidRPr="00D208BF">
        <w:rPr>
          <w:rFonts w:ascii="Brill" w:hAnsi="Brill" w:cstheme="majorBidi"/>
          <w:sz w:val="24"/>
          <w:szCs w:val="24"/>
        </w:rPr>
        <w:t xml:space="preserve"> Disagree </w:t>
      </w:r>
    </w:p>
    <w:p w14:paraId="41D768CA" w14:textId="77777777" w:rsidR="005017C1" w:rsidRPr="00D208BF" w:rsidRDefault="005017C1" w:rsidP="00602A57">
      <w:pPr>
        <w:spacing w:after="0" w:line="360" w:lineRule="auto"/>
        <w:jc w:val="both"/>
        <w:rPr>
          <w:rFonts w:ascii="Brill" w:hAnsi="Brill" w:cstheme="majorBidi"/>
          <w:sz w:val="24"/>
          <w:szCs w:val="24"/>
        </w:rPr>
      </w:pPr>
      <w:proofErr w:type="gramStart"/>
      <w:r w:rsidRPr="00D208BF">
        <w:rPr>
          <w:rFonts w:ascii="Brill" w:hAnsi="Brill" w:cstheme="majorBidi"/>
          <w:sz w:val="24"/>
          <w:szCs w:val="24"/>
        </w:rPr>
        <w:t>A :</w:t>
      </w:r>
      <w:proofErr w:type="gramEnd"/>
      <w:r w:rsidRPr="00D208BF">
        <w:rPr>
          <w:rFonts w:ascii="Brill" w:hAnsi="Brill" w:cstheme="majorBidi"/>
          <w:sz w:val="24"/>
          <w:szCs w:val="24"/>
        </w:rPr>
        <w:t xml:space="preserve"> Agree </w:t>
      </w:r>
    </w:p>
    <w:p w14:paraId="7FDBE1D3" w14:textId="77777777" w:rsidR="005017C1" w:rsidRPr="00D208BF" w:rsidRDefault="005017C1" w:rsidP="00602A57">
      <w:pPr>
        <w:spacing w:after="0" w:line="360" w:lineRule="auto"/>
        <w:jc w:val="both"/>
        <w:rPr>
          <w:rFonts w:ascii="Brill" w:hAnsi="Brill" w:cstheme="majorBidi"/>
          <w:sz w:val="24"/>
          <w:szCs w:val="24"/>
        </w:rPr>
      </w:pPr>
      <w:proofErr w:type="gramStart"/>
      <w:r w:rsidRPr="00D208BF">
        <w:rPr>
          <w:rFonts w:ascii="Brill" w:hAnsi="Brill" w:cstheme="majorBidi"/>
          <w:sz w:val="24"/>
          <w:szCs w:val="24"/>
        </w:rPr>
        <w:t>SA :</w:t>
      </w:r>
      <w:proofErr w:type="gramEnd"/>
      <w:r w:rsidRPr="00D208BF">
        <w:rPr>
          <w:rFonts w:ascii="Brill" w:hAnsi="Brill" w:cstheme="majorBidi"/>
          <w:sz w:val="24"/>
          <w:szCs w:val="24"/>
        </w:rPr>
        <w:t xml:space="preserve"> Strongly Agree</w:t>
      </w:r>
    </w:p>
    <w:p w14:paraId="317350B1" w14:textId="77777777" w:rsidR="00340EF6" w:rsidRPr="00D208BF" w:rsidRDefault="00AB44D7" w:rsidP="00B54B42">
      <w:pPr>
        <w:spacing w:after="0" w:line="360" w:lineRule="auto"/>
        <w:ind w:firstLine="720"/>
        <w:jc w:val="both"/>
        <w:rPr>
          <w:rFonts w:ascii="Brill" w:eastAsia="Times New Roman" w:hAnsi="Brill" w:cstheme="majorBidi"/>
          <w:sz w:val="24"/>
          <w:szCs w:val="24"/>
          <w:lang w:val="id-ID"/>
        </w:rPr>
      </w:pPr>
      <w:r w:rsidRPr="00D208BF">
        <w:rPr>
          <w:rFonts w:ascii="Brill" w:eastAsia="Times New Roman" w:hAnsi="Brill" w:cstheme="majorBidi"/>
          <w:sz w:val="24"/>
          <w:szCs w:val="24"/>
          <w:lang w:val="id-ID"/>
        </w:rPr>
        <w:lastRenderedPageBreak/>
        <w:t xml:space="preserve">The information above clearly demonstrates students' perceptions on the use of Google Classroom as a tool to increase students' reading comprehension </w:t>
      </w:r>
      <w:r w:rsidR="00340EF6" w:rsidRPr="00D208BF">
        <w:rPr>
          <w:rFonts w:ascii="Brill" w:eastAsia="Times New Roman" w:hAnsi="Brill" w:cstheme="majorBidi"/>
          <w:sz w:val="24"/>
          <w:szCs w:val="24"/>
          <w:lang w:val="en-US"/>
        </w:rPr>
        <w:t xml:space="preserve">in  the </w:t>
      </w:r>
      <w:r w:rsidR="00340EF6" w:rsidRPr="00D208BF">
        <w:rPr>
          <w:rFonts w:ascii="Brill" w:eastAsia="Times New Roman" w:hAnsi="Brill" w:cstheme="majorBidi"/>
          <w:sz w:val="24"/>
          <w:szCs w:val="24"/>
          <w:lang w:val="id-ID"/>
        </w:rPr>
        <w:t>third</w:t>
      </w:r>
      <w:r w:rsidR="00340EF6" w:rsidRPr="00D208BF">
        <w:rPr>
          <w:rFonts w:ascii="Brill" w:eastAsia="Times New Roman" w:hAnsi="Brill" w:cstheme="majorBidi"/>
          <w:sz w:val="24"/>
          <w:szCs w:val="24"/>
          <w:lang w:val="en-US"/>
        </w:rPr>
        <w:t xml:space="preserve">  semester  </w:t>
      </w:r>
      <w:r w:rsidR="00340EF6" w:rsidRPr="00D208BF">
        <w:rPr>
          <w:rFonts w:ascii="Brill" w:hAnsi="Brill" w:cstheme="majorBidi"/>
          <w:sz w:val="24"/>
          <w:szCs w:val="24"/>
          <w:lang w:val="id-ID"/>
        </w:rPr>
        <w:t xml:space="preserve">of English Teaching  Learning Department (TBI) IAIN </w:t>
      </w:r>
      <w:r w:rsidR="006E2C9A" w:rsidRPr="00D208BF">
        <w:rPr>
          <w:rFonts w:ascii="Brill" w:hAnsi="Brill" w:cstheme="majorBidi"/>
          <w:sz w:val="24"/>
          <w:szCs w:val="24"/>
          <w:lang w:val="en-US"/>
        </w:rPr>
        <w:t>Madura</w:t>
      </w:r>
      <w:r w:rsidR="00340EF6" w:rsidRPr="00D208BF">
        <w:rPr>
          <w:rFonts w:ascii="Brill" w:eastAsia="Times New Roman" w:hAnsi="Brill" w:cstheme="majorBidi"/>
          <w:sz w:val="24"/>
          <w:szCs w:val="24"/>
          <w:lang w:val="id-ID"/>
        </w:rPr>
        <w:t xml:space="preserve">. </w:t>
      </w:r>
      <w:proofErr w:type="gramStart"/>
      <w:r w:rsidR="00340EF6" w:rsidRPr="00D208BF">
        <w:rPr>
          <w:rFonts w:ascii="Brill" w:eastAsia="Times New Roman" w:hAnsi="Brill" w:cstheme="majorBidi"/>
          <w:sz w:val="24"/>
          <w:szCs w:val="24"/>
          <w:lang w:val="en-US"/>
        </w:rPr>
        <w:t>As  a</w:t>
      </w:r>
      <w:proofErr w:type="gramEnd"/>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result,  it’s</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evidently</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seen  in  the  first  statement,</w:t>
      </w:r>
      <w:r w:rsidR="00340EF6" w:rsidRPr="00D208BF">
        <w:rPr>
          <w:rFonts w:ascii="Brill" w:eastAsia="Times New Roman" w:hAnsi="Brill" w:cstheme="majorBidi"/>
          <w:sz w:val="24"/>
          <w:szCs w:val="24"/>
          <w:lang w:val="id-ID"/>
        </w:rPr>
        <w:t xml:space="preserve"> </w:t>
      </w:r>
      <w:r w:rsidR="005B3E4D" w:rsidRPr="00D208BF">
        <w:rPr>
          <w:rFonts w:ascii="Brill" w:eastAsia="Times New Roman" w:hAnsi="Brill" w:cstheme="majorBidi"/>
          <w:sz w:val="24"/>
          <w:szCs w:val="24"/>
          <w:lang w:val="id-ID"/>
        </w:rPr>
        <w:t>3</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students  (</w:t>
      </w:r>
      <w:r w:rsidR="00340EF6" w:rsidRPr="00D208BF">
        <w:rPr>
          <w:rFonts w:ascii="Brill" w:hAnsi="Brill" w:cstheme="majorBidi"/>
          <w:sz w:val="24"/>
          <w:szCs w:val="24"/>
          <w:lang w:val="id-ID"/>
        </w:rPr>
        <w:t>11,5%</w:t>
      </w:r>
      <w:r w:rsidR="005B3E4D" w:rsidRPr="00D208BF">
        <w:rPr>
          <w:rFonts w:ascii="Brill" w:hAnsi="Brill" w:cstheme="majorBidi"/>
          <w:sz w:val="24"/>
          <w:szCs w:val="24"/>
          <w:lang w:val="id-ID"/>
        </w:rPr>
        <w:t xml:space="preserve">) </w:t>
      </w:r>
      <w:r w:rsidR="00340EF6" w:rsidRPr="00D208BF">
        <w:rPr>
          <w:rFonts w:ascii="Brill" w:eastAsia="Times New Roman" w:hAnsi="Brill" w:cstheme="majorBidi"/>
          <w:sz w:val="24"/>
          <w:szCs w:val="24"/>
          <w:lang w:val="en-US"/>
        </w:rPr>
        <w:t xml:space="preserve">chose  </w:t>
      </w:r>
      <w:r w:rsidR="00340EF6" w:rsidRPr="00D208BF">
        <w:rPr>
          <w:rFonts w:ascii="Brill" w:eastAsia="Times New Roman" w:hAnsi="Brill" w:cstheme="majorBidi"/>
          <w:sz w:val="24"/>
          <w:szCs w:val="24"/>
          <w:lang w:val="id-ID"/>
        </w:rPr>
        <w:t>SD</w:t>
      </w:r>
      <w:r w:rsidR="00340EF6" w:rsidRPr="00D208BF">
        <w:rPr>
          <w:rFonts w:ascii="Brill" w:eastAsia="Times New Roman" w:hAnsi="Brill" w:cstheme="majorBidi"/>
          <w:sz w:val="24"/>
          <w:szCs w:val="24"/>
          <w:lang w:val="en-US"/>
        </w:rPr>
        <w:t xml:space="preserve"> (strongly  </w:t>
      </w:r>
      <w:r w:rsidR="00340EF6" w:rsidRPr="00D208BF">
        <w:rPr>
          <w:rFonts w:ascii="Brill" w:eastAsia="Times New Roman" w:hAnsi="Brill" w:cstheme="majorBidi"/>
          <w:sz w:val="24"/>
          <w:szCs w:val="24"/>
          <w:lang w:val="id-ID"/>
        </w:rPr>
        <w:t>Dis</w:t>
      </w:r>
      <w:r w:rsidR="00340EF6" w:rsidRPr="00D208BF">
        <w:rPr>
          <w:rFonts w:ascii="Brill" w:eastAsia="Times New Roman" w:hAnsi="Brill" w:cstheme="majorBidi"/>
          <w:sz w:val="24"/>
          <w:szCs w:val="24"/>
          <w:lang w:val="en-US"/>
        </w:rPr>
        <w:t>agree),</w:t>
      </w:r>
      <w:r w:rsidR="005B3E4D" w:rsidRPr="00D208BF">
        <w:rPr>
          <w:rFonts w:ascii="Brill" w:eastAsia="Times New Roman" w:hAnsi="Brill" w:cstheme="majorBidi"/>
          <w:sz w:val="24"/>
          <w:szCs w:val="24"/>
          <w:lang w:val="id-ID"/>
        </w:rPr>
        <w:t xml:space="preserve">no one </w:t>
      </w:r>
      <w:r w:rsidR="005B3E4D" w:rsidRPr="00D208BF">
        <w:rPr>
          <w:rFonts w:ascii="Brill" w:eastAsia="Times New Roman" w:hAnsi="Brill" w:cstheme="majorBidi"/>
          <w:sz w:val="24"/>
          <w:szCs w:val="24"/>
          <w:lang w:val="en-US"/>
        </w:rPr>
        <w:t xml:space="preserve"> chose </w:t>
      </w:r>
      <w:r w:rsidR="005B3E4D" w:rsidRPr="00D208BF">
        <w:rPr>
          <w:rFonts w:ascii="Brill" w:eastAsia="Times New Roman" w:hAnsi="Brill" w:cstheme="majorBidi"/>
          <w:sz w:val="24"/>
          <w:szCs w:val="24"/>
          <w:lang w:val="id-ID"/>
        </w:rPr>
        <w:t>D</w:t>
      </w:r>
      <w:r w:rsidR="00340EF6" w:rsidRPr="00D208BF">
        <w:rPr>
          <w:rFonts w:ascii="Brill" w:eastAsia="Times New Roman" w:hAnsi="Brill" w:cstheme="majorBidi"/>
          <w:sz w:val="24"/>
          <w:szCs w:val="24"/>
          <w:lang w:val="en-US"/>
        </w:rPr>
        <w:t xml:space="preserve"> (</w:t>
      </w:r>
      <w:r w:rsidR="005B3E4D" w:rsidRPr="00D208BF">
        <w:rPr>
          <w:rFonts w:ascii="Brill" w:eastAsia="Times New Roman" w:hAnsi="Brill" w:cstheme="majorBidi"/>
          <w:sz w:val="24"/>
          <w:szCs w:val="24"/>
          <w:lang w:val="id-ID"/>
        </w:rPr>
        <w:t>Dis</w:t>
      </w:r>
      <w:r w:rsidR="00340EF6" w:rsidRPr="00D208BF">
        <w:rPr>
          <w:rFonts w:ascii="Brill" w:eastAsia="Times New Roman" w:hAnsi="Brill" w:cstheme="majorBidi"/>
          <w:sz w:val="24"/>
          <w:szCs w:val="24"/>
          <w:lang w:val="en-US"/>
        </w:rPr>
        <w:t>agree),</w:t>
      </w:r>
      <w:r w:rsidR="00340EF6" w:rsidRPr="00D208BF">
        <w:rPr>
          <w:rFonts w:ascii="Brill" w:eastAsia="Times New Roman" w:hAnsi="Brill" w:cstheme="majorBidi"/>
          <w:sz w:val="24"/>
          <w:szCs w:val="24"/>
          <w:lang w:val="id-ID"/>
        </w:rPr>
        <w:t xml:space="preserve"> </w:t>
      </w:r>
      <w:r w:rsidR="005B3E4D" w:rsidRPr="00D208BF">
        <w:rPr>
          <w:rFonts w:ascii="Brill" w:eastAsia="Times New Roman" w:hAnsi="Brill" w:cstheme="majorBidi"/>
          <w:sz w:val="24"/>
          <w:szCs w:val="24"/>
          <w:lang w:val="id-ID"/>
        </w:rPr>
        <w:t>17</w:t>
      </w:r>
      <w:r w:rsidR="00340EF6" w:rsidRPr="00D208BF">
        <w:rPr>
          <w:rFonts w:ascii="Brill" w:eastAsia="Times New Roman" w:hAnsi="Brill" w:cstheme="majorBidi"/>
          <w:sz w:val="24"/>
          <w:szCs w:val="24"/>
          <w:lang w:val="en-US"/>
        </w:rPr>
        <w:t xml:space="preserve"> students (</w:t>
      </w:r>
      <w:r w:rsidR="005B3E4D" w:rsidRPr="00D208BF">
        <w:rPr>
          <w:rFonts w:ascii="Brill" w:hAnsi="Brill" w:cstheme="majorBidi"/>
          <w:sz w:val="24"/>
          <w:szCs w:val="24"/>
          <w:lang w:val="id-ID"/>
        </w:rPr>
        <w:t>61,5</w:t>
      </w:r>
      <w:r w:rsidR="00340EF6" w:rsidRPr="00D208BF">
        <w:rPr>
          <w:rFonts w:ascii="Brill" w:eastAsia="Times New Roman" w:hAnsi="Brill" w:cstheme="majorBidi"/>
          <w:sz w:val="24"/>
          <w:szCs w:val="24"/>
          <w:lang w:val="en-US"/>
        </w:rPr>
        <w:t>%)</w:t>
      </w:r>
      <w:r w:rsidR="005B3E4D" w:rsidRPr="00D208BF">
        <w:rPr>
          <w:rFonts w:ascii="Brill" w:eastAsia="Times New Roman" w:hAnsi="Brill" w:cstheme="majorBidi"/>
          <w:sz w:val="24"/>
          <w:szCs w:val="24"/>
          <w:lang w:val="id-ID"/>
        </w:rPr>
        <w:t>, and 3 students</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 xml:space="preserve">chose </w:t>
      </w:r>
      <w:r w:rsidR="005B3E4D" w:rsidRPr="00D208BF">
        <w:rPr>
          <w:rFonts w:ascii="Brill" w:eastAsia="Times New Roman" w:hAnsi="Brill" w:cstheme="majorBidi"/>
          <w:sz w:val="24"/>
          <w:szCs w:val="24"/>
          <w:lang w:val="id-ID"/>
        </w:rPr>
        <w:t>SA</w:t>
      </w:r>
      <w:r w:rsidR="005B3E4D" w:rsidRPr="00D208BF">
        <w:rPr>
          <w:rFonts w:ascii="Brill" w:eastAsia="Times New Roman" w:hAnsi="Brill" w:cstheme="majorBidi"/>
          <w:sz w:val="24"/>
          <w:szCs w:val="24"/>
          <w:lang w:val="en-US"/>
        </w:rPr>
        <w:t xml:space="preserve"> (</w:t>
      </w:r>
      <w:r w:rsidR="005B3E4D" w:rsidRPr="00D208BF">
        <w:rPr>
          <w:rFonts w:ascii="Brill" w:eastAsia="Times New Roman" w:hAnsi="Brill" w:cstheme="majorBidi"/>
          <w:sz w:val="24"/>
          <w:szCs w:val="24"/>
          <w:lang w:val="id-ID"/>
        </w:rPr>
        <w:t xml:space="preserve">strongly </w:t>
      </w:r>
      <w:r w:rsidR="00340EF6" w:rsidRPr="00D208BF">
        <w:rPr>
          <w:rFonts w:ascii="Brill" w:eastAsia="Times New Roman" w:hAnsi="Brill" w:cstheme="majorBidi"/>
          <w:sz w:val="24"/>
          <w:szCs w:val="24"/>
          <w:lang w:val="en-US"/>
        </w:rPr>
        <w:t>agree)</w:t>
      </w:r>
      <w:r w:rsidR="005B3E4D" w:rsidRPr="00D208BF">
        <w:rPr>
          <w:rFonts w:ascii="Brill" w:eastAsia="Times New Roman" w:hAnsi="Brill" w:cstheme="majorBidi"/>
          <w:sz w:val="24"/>
          <w:szCs w:val="24"/>
          <w:lang w:val="en-US"/>
        </w:rPr>
        <w:t xml:space="preserve"> </w:t>
      </w:r>
      <w:r w:rsidR="005B3E4D" w:rsidRPr="00D208BF">
        <w:rPr>
          <w:rFonts w:ascii="Brill" w:eastAsia="Times New Roman" w:hAnsi="Brill" w:cstheme="majorBidi"/>
          <w:sz w:val="24"/>
          <w:szCs w:val="24"/>
          <w:lang w:val="id-ID"/>
        </w:rPr>
        <w:t>(11,5&amp;)</w:t>
      </w:r>
      <w:r w:rsidR="00340EF6" w:rsidRPr="00D208BF">
        <w:rPr>
          <w:rFonts w:ascii="Brill" w:eastAsia="Times New Roman" w:hAnsi="Brill" w:cstheme="majorBidi"/>
          <w:sz w:val="24"/>
          <w:szCs w:val="24"/>
          <w:lang w:val="en-US"/>
        </w:rPr>
        <w:t>.It</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Is</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implied mostly</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the</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17</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students</w:t>
      </w:r>
      <w:r w:rsidR="005B3E4D" w:rsidRPr="00D208BF">
        <w:rPr>
          <w:rFonts w:ascii="Brill" w:eastAsia="Times New Roman" w:hAnsi="Brill" w:cstheme="majorBidi"/>
          <w:sz w:val="24"/>
          <w:szCs w:val="24"/>
          <w:lang w:val="en-US"/>
        </w:rPr>
        <w:t>(</w:t>
      </w:r>
      <w:r w:rsidR="005B3E4D" w:rsidRPr="00D208BF">
        <w:rPr>
          <w:rFonts w:ascii="Brill" w:eastAsia="Times New Roman" w:hAnsi="Brill" w:cstheme="majorBidi"/>
          <w:sz w:val="24"/>
          <w:szCs w:val="24"/>
          <w:lang w:val="id-ID"/>
        </w:rPr>
        <w:t>61,5</w:t>
      </w:r>
      <w:r w:rsidR="00340EF6" w:rsidRPr="00D208BF">
        <w:rPr>
          <w:rFonts w:ascii="Brill" w:eastAsia="Times New Roman" w:hAnsi="Brill" w:cstheme="majorBidi"/>
          <w:sz w:val="24"/>
          <w:szCs w:val="24"/>
          <w:lang w:val="en-US"/>
        </w:rPr>
        <w:t>%)students agreed with the first statement</w:t>
      </w:r>
      <w:r w:rsidR="00340EF6" w:rsidRPr="00D208BF">
        <w:rPr>
          <w:rFonts w:ascii="Brill" w:eastAsia="Times New Roman" w:hAnsi="Brill" w:cstheme="majorBidi"/>
          <w:sz w:val="24"/>
          <w:szCs w:val="24"/>
          <w:lang w:val="id-ID"/>
        </w:rPr>
        <w:t xml:space="preserve"> </w:t>
      </w:r>
      <w:r w:rsidR="00340EF6" w:rsidRPr="00D208BF">
        <w:rPr>
          <w:rFonts w:ascii="Brill" w:eastAsia="Times New Roman" w:hAnsi="Brill" w:cstheme="majorBidi"/>
          <w:sz w:val="24"/>
          <w:szCs w:val="24"/>
          <w:lang w:val="en-US"/>
        </w:rPr>
        <w:t>“</w:t>
      </w:r>
      <w:r w:rsidR="00340EF6" w:rsidRPr="00D208BF">
        <w:rPr>
          <w:rFonts w:ascii="Brill" w:hAnsi="Brill" w:cstheme="majorBidi"/>
          <w:sz w:val="24"/>
          <w:szCs w:val="24"/>
        </w:rPr>
        <w:t xml:space="preserve">Google Classroom </w:t>
      </w:r>
      <w:r w:rsidR="00340EF6" w:rsidRPr="00D208BF">
        <w:rPr>
          <w:rFonts w:ascii="Brill" w:hAnsi="Brill" w:cstheme="majorBidi"/>
          <w:sz w:val="24"/>
          <w:szCs w:val="24"/>
          <w:lang w:val="id-ID"/>
        </w:rPr>
        <w:t xml:space="preserve"> is media that </w:t>
      </w:r>
      <w:r w:rsidR="00340EF6" w:rsidRPr="00D208BF">
        <w:rPr>
          <w:rFonts w:ascii="Brill" w:hAnsi="Brill" w:cstheme="majorBidi"/>
          <w:sz w:val="24"/>
          <w:szCs w:val="24"/>
        </w:rPr>
        <w:t xml:space="preserve">can be used </w:t>
      </w:r>
      <w:r w:rsidR="00340EF6" w:rsidRPr="00D208BF">
        <w:rPr>
          <w:rFonts w:ascii="Brill" w:hAnsi="Brill" w:cstheme="majorBidi"/>
          <w:sz w:val="24"/>
          <w:szCs w:val="24"/>
          <w:lang w:val="id-ID"/>
        </w:rPr>
        <w:t>for</w:t>
      </w:r>
      <w:r w:rsidR="00340EF6" w:rsidRPr="00D208BF">
        <w:rPr>
          <w:rFonts w:ascii="Brill" w:hAnsi="Brill" w:cstheme="majorBidi"/>
          <w:sz w:val="24"/>
          <w:szCs w:val="24"/>
        </w:rPr>
        <w:t xml:space="preserve"> distance learning process</w:t>
      </w:r>
      <w:r w:rsidR="00340EF6" w:rsidRPr="00D208BF">
        <w:rPr>
          <w:rFonts w:ascii="Brill" w:eastAsia="Times New Roman" w:hAnsi="Brill" w:cstheme="majorBidi"/>
          <w:sz w:val="24"/>
          <w:szCs w:val="24"/>
          <w:lang w:val="en-US"/>
        </w:rPr>
        <w:t>”.</w:t>
      </w:r>
      <w:r w:rsidR="005B3E4D" w:rsidRPr="00D208BF">
        <w:rPr>
          <w:rFonts w:ascii="Brill" w:eastAsia="Times New Roman" w:hAnsi="Brill" w:cstheme="majorBidi"/>
          <w:sz w:val="24"/>
          <w:szCs w:val="24"/>
          <w:lang w:val="id-ID"/>
        </w:rPr>
        <w:t xml:space="preserve"> It is seen as a very positive attitude about the use of Google Classroom. Students, on the other hand, disagreed with the first assertion. According to the findings, Google Classroom offered students </w:t>
      </w:r>
      <w:r w:rsidRPr="00D208BF">
        <w:rPr>
          <w:rFonts w:ascii="Brill" w:eastAsia="Times New Roman" w:hAnsi="Brill" w:cstheme="majorBidi"/>
          <w:sz w:val="24"/>
          <w:szCs w:val="24"/>
          <w:lang w:val="id-ID"/>
        </w:rPr>
        <w:t xml:space="preserve">to access </w:t>
      </w:r>
      <w:r w:rsidR="005B3E4D" w:rsidRPr="00D208BF">
        <w:rPr>
          <w:rFonts w:ascii="Brill" w:eastAsia="Times New Roman" w:hAnsi="Brill" w:cstheme="majorBidi"/>
          <w:sz w:val="24"/>
          <w:szCs w:val="24"/>
          <w:lang w:val="id-ID"/>
        </w:rPr>
        <w:t>while participating in online learning activities.</w:t>
      </w:r>
    </w:p>
    <w:p w14:paraId="2FEB65A7" w14:textId="77777777" w:rsidR="00ED0E50" w:rsidRPr="00D208BF" w:rsidRDefault="00AB44D7" w:rsidP="00B65246">
      <w:pPr>
        <w:spacing w:after="0" w:line="360" w:lineRule="auto"/>
        <w:ind w:firstLine="567"/>
        <w:jc w:val="both"/>
        <w:rPr>
          <w:rFonts w:ascii="Brill" w:hAnsi="Brill" w:cstheme="majorBidi"/>
          <w:sz w:val="24"/>
          <w:szCs w:val="24"/>
          <w:lang w:val="id-ID"/>
        </w:rPr>
      </w:pPr>
      <w:r w:rsidRPr="00D208BF">
        <w:rPr>
          <w:rFonts w:ascii="Brill" w:eastAsia="Times New Roman" w:hAnsi="Brill" w:cstheme="majorBidi"/>
          <w:sz w:val="24"/>
          <w:szCs w:val="24"/>
          <w:lang w:val="id-ID"/>
        </w:rPr>
        <w:t>The second statement is formulated “</w:t>
      </w:r>
      <w:r w:rsidRPr="00D208BF">
        <w:rPr>
          <w:rFonts w:ascii="Brill" w:hAnsi="Brill" w:cstheme="majorBidi"/>
          <w:sz w:val="24"/>
          <w:szCs w:val="24"/>
        </w:rPr>
        <w:t xml:space="preserve">Google Classroom </w:t>
      </w:r>
      <w:r w:rsidRPr="00D208BF">
        <w:rPr>
          <w:rFonts w:ascii="Brill" w:hAnsi="Brill" w:cstheme="majorBidi"/>
          <w:sz w:val="24"/>
          <w:szCs w:val="24"/>
          <w:lang w:val="id-ID"/>
        </w:rPr>
        <w:t>offers</w:t>
      </w:r>
      <w:r w:rsidRPr="00D208BF">
        <w:rPr>
          <w:rFonts w:ascii="Brill" w:hAnsi="Brill" w:cstheme="majorBidi"/>
          <w:sz w:val="24"/>
          <w:szCs w:val="24"/>
        </w:rPr>
        <w:t xml:space="preserve"> convenience that </w:t>
      </w:r>
      <w:r w:rsidRPr="00D208BF">
        <w:rPr>
          <w:rFonts w:ascii="Brill" w:hAnsi="Brill" w:cstheme="majorBidi"/>
          <w:sz w:val="24"/>
          <w:szCs w:val="24"/>
          <w:lang w:val="id-ID"/>
        </w:rPr>
        <w:t>is available</w:t>
      </w:r>
      <w:r w:rsidRPr="00D208BF">
        <w:rPr>
          <w:rFonts w:ascii="Brill" w:hAnsi="Brill" w:cstheme="majorBidi"/>
          <w:sz w:val="24"/>
          <w:szCs w:val="24"/>
        </w:rPr>
        <w:t xml:space="preserve"> at any time</w:t>
      </w:r>
      <w:r w:rsidRPr="00D208BF">
        <w:rPr>
          <w:rFonts w:ascii="Brill" w:hAnsi="Brill" w:cstheme="majorBidi"/>
          <w:sz w:val="24"/>
          <w:szCs w:val="24"/>
          <w:lang w:val="id-ID"/>
        </w:rPr>
        <w:t>”</w:t>
      </w:r>
      <w:r w:rsidRPr="00D208BF">
        <w:rPr>
          <w:rFonts w:ascii="Brill" w:hAnsi="Brill" w:cstheme="majorBidi"/>
          <w:sz w:val="24"/>
          <w:szCs w:val="24"/>
        </w:rPr>
        <w:t>.</w:t>
      </w:r>
      <w:r w:rsidRPr="00D208BF">
        <w:rPr>
          <w:rFonts w:ascii="Brill" w:hAnsi="Brill" w:cstheme="majorBidi"/>
          <w:sz w:val="24"/>
          <w:szCs w:val="24"/>
          <w:lang w:val="id-ID"/>
        </w:rPr>
        <w:t xml:space="preserve"> Related to the result</w:t>
      </w:r>
      <w:r w:rsidR="00974C59" w:rsidRPr="00D208BF">
        <w:rPr>
          <w:rFonts w:ascii="Brill" w:hAnsi="Brill" w:cstheme="majorBidi"/>
          <w:sz w:val="24"/>
          <w:szCs w:val="24"/>
          <w:lang w:val="id-ID"/>
        </w:rPr>
        <w:t xml:space="preserve"> questionnaire, it had</w:t>
      </w:r>
      <w:r w:rsidR="00A518AE" w:rsidRPr="00D208BF">
        <w:rPr>
          <w:rFonts w:ascii="Brill" w:hAnsi="Brill" w:cstheme="majorBidi"/>
          <w:sz w:val="24"/>
          <w:szCs w:val="24"/>
          <w:lang w:val="id-ID"/>
        </w:rPr>
        <w:t xml:space="preserve"> responses</w:t>
      </w:r>
      <w:r w:rsidRPr="00D208BF">
        <w:rPr>
          <w:rFonts w:ascii="Brill" w:hAnsi="Brill" w:cstheme="majorBidi"/>
          <w:sz w:val="24"/>
          <w:szCs w:val="24"/>
          <w:lang w:val="id-ID"/>
        </w:rPr>
        <w:t xml:space="preserve"> containing </w:t>
      </w:r>
      <w:r w:rsidR="00ED0E50" w:rsidRPr="00D208BF">
        <w:rPr>
          <w:rFonts w:ascii="Brill" w:hAnsi="Brill" w:cstheme="majorBidi"/>
          <w:sz w:val="24"/>
          <w:szCs w:val="24"/>
          <w:lang w:val="id-ID"/>
        </w:rPr>
        <w:t xml:space="preserve">3 </w:t>
      </w:r>
      <w:r w:rsidRPr="00D208BF">
        <w:rPr>
          <w:rFonts w:ascii="Brill" w:hAnsi="Brill" w:cstheme="majorBidi"/>
          <w:sz w:val="24"/>
          <w:szCs w:val="24"/>
          <w:lang w:val="id-ID"/>
        </w:rPr>
        <w:t>stuedents</w:t>
      </w:r>
      <w:r w:rsidR="00ED0E50" w:rsidRPr="00D208BF">
        <w:rPr>
          <w:rFonts w:ascii="Brill" w:hAnsi="Brill" w:cstheme="majorBidi"/>
          <w:sz w:val="24"/>
          <w:szCs w:val="24"/>
          <w:lang w:val="id-ID"/>
        </w:rPr>
        <w:t xml:space="preserve"> 11,5%(3)</w:t>
      </w:r>
      <w:r w:rsidRPr="00D208BF">
        <w:rPr>
          <w:rFonts w:ascii="Brill" w:hAnsi="Brill" w:cstheme="majorBidi"/>
          <w:sz w:val="24"/>
          <w:szCs w:val="24"/>
          <w:lang w:val="id-ID"/>
        </w:rPr>
        <w:t xml:space="preserve"> SD(stongly disagree)</w:t>
      </w:r>
      <w:r w:rsidR="00ED0E50" w:rsidRPr="00D208BF">
        <w:rPr>
          <w:rFonts w:ascii="Brill" w:hAnsi="Brill" w:cstheme="majorBidi"/>
          <w:sz w:val="24"/>
          <w:szCs w:val="24"/>
          <w:lang w:val="id-ID"/>
        </w:rPr>
        <w:t xml:space="preserve">, and 3 students choose </w:t>
      </w:r>
      <w:r w:rsidRPr="00D208BF">
        <w:rPr>
          <w:rFonts w:ascii="Brill" w:hAnsi="Brill" w:cstheme="majorBidi"/>
          <w:sz w:val="24"/>
          <w:szCs w:val="24"/>
          <w:lang w:val="id-ID"/>
        </w:rPr>
        <w:t>D (disagree)</w:t>
      </w:r>
      <w:r w:rsidR="00ED0E50" w:rsidRPr="00D208BF">
        <w:rPr>
          <w:rFonts w:ascii="Brill" w:hAnsi="Brill" w:cstheme="majorBidi"/>
          <w:sz w:val="24"/>
          <w:szCs w:val="24"/>
          <w:lang w:val="id-ID"/>
        </w:rPr>
        <w:t xml:space="preserve"> in the line percent, the most chosen Agree (A) 61,5% as much as 17 students. and 3 students chosse strongly agree(SA) 11,5%. It can be said 17 students(61,5%) had agreement that google classroom save time anytime is available. It is crearly categorized as postive respond in online learning using google classroom.</w:t>
      </w:r>
    </w:p>
    <w:p w14:paraId="74A778DA" w14:textId="77777777" w:rsidR="00ED0E50" w:rsidRPr="00D208BF" w:rsidRDefault="00A518AE" w:rsidP="00B65246">
      <w:pPr>
        <w:spacing w:after="0" w:line="360" w:lineRule="auto"/>
        <w:ind w:firstLine="567"/>
        <w:jc w:val="both"/>
        <w:rPr>
          <w:rFonts w:ascii="Brill" w:hAnsi="Brill" w:cstheme="majorBidi"/>
          <w:sz w:val="24"/>
          <w:szCs w:val="24"/>
          <w:lang w:val="id-ID"/>
        </w:rPr>
      </w:pPr>
      <w:r w:rsidRPr="00D208BF">
        <w:rPr>
          <w:rFonts w:ascii="Brill" w:hAnsi="Brill" w:cstheme="majorBidi"/>
          <w:sz w:val="24"/>
          <w:szCs w:val="24"/>
          <w:lang w:val="id-ID"/>
        </w:rPr>
        <w:t>The affirmative responses to statement number 3 are shown in the next result, indicating that practically all of the students responded positively to the written statement.</w:t>
      </w:r>
      <w:r w:rsidR="004B0B7E" w:rsidRPr="00D208BF">
        <w:rPr>
          <w:rFonts w:ascii="Brill" w:hAnsi="Brill" w:cstheme="majorBidi"/>
          <w:sz w:val="24"/>
          <w:szCs w:val="24"/>
          <w:lang w:val="id-ID"/>
        </w:rPr>
        <w:t xml:space="preserve"> “Google Classroom </w:t>
      </w:r>
      <w:r w:rsidR="004B0B7E" w:rsidRPr="00D208BF">
        <w:rPr>
          <w:rFonts w:ascii="Brill" w:hAnsi="Brill" w:cstheme="majorBidi"/>
          <w:sz w:val="24"/>
          <w:szCs w:val="24"/>
          <w:lang w:val="id-ID"/>
        </w:rPr>
        <w:lastRenderedPageBreak/>
        <w:t>is easy facilitative interaction between teachers and students.”</w:t>
      </w:r>
      <w:r w:rsidRPr="00D208BF">
        <w:rPr>
          <w:rFonts w:ascii="Brill" w:hAnsi="Brill" w:cstheme="majorBidi"/>
          <w:sz w:val="24"/>
          <w:szCs w:val="24"/>
        </w:rPr>
        <w:t xml:space="preserve"> </w:t>
      </w:r>
      <w:r w:rsidRPr="00D208BF">
        <w:rPr>
          <w:rFonts w:ascii="Brill" w:hAnsi="Brill" w:cstheme="majorBidi"/>
          <w:sz w:val="24"/>
          <w:szCs w:val="24"/>
          <w:lang w:val="id-ID"/>
        </w:rPr>
        <w:t>Interactive media will be used to present on the expectations of Google Classroom and its implementation in online learning</w:t>
      </w:r>
      <w:r w:rsidR="004B0B7E" w:rsidRPr="00D208BF">
        <w:rPr>
          <w:rFonts w:ascii="Brill" w:hAnsi="Brill" w:cstheme="majorBidi"/>
          <w:sz w:val="24"/>
          <w:szCs w:val="24"/>
          <w:lang w:val="id-ID"/>
        </w:rPr>
        <w:t xml:space="preserve">. The </w:t>
      </w:r>
      <w:r w:rsidR="00041BC1" w:rsidRPr="00D208BF">
        <w:rPr>
          <w:rFonts w:ascii="Brill" w:hAnsi="Brill" w:cstheme="majorBidi"/>
          <w:sz w:val="24"/>
          <w:szCs w:val="24"/>
          <w:lang w:val="id-ID"/>
        </w:rPr>
        <w:t xml:space="preserve">result shows there were 3 </w:t>
      </w:r>
      <w:r w:rsidR="004B0B7E" w:rsidRPr="00D208BF">
        <w:rPr>
          <w:rFonts w:ascii="Brill" w:hAnsi="Brill" w:cstheme="majorBidi"/>
          <w:sz w:val="24"/>
          <w:szCs w:val="24"/>
          <w:lang w:val="id-ID"/>
        </w:rPr>
        <w:t>students(</w:t>
      </w:r>
      <w:r w:rsidR="00041BC1" w:rsidRPr="00D208BF">
        <w:rPr>
          <w:rFonts w:ascii="Brill" w:hAnsi="Brill" w:cstheme="majorBidi"/>
          <w:sz w:val="24"/>
          <w:szCs w:val="24"/>
          <w:lang w:val="id-ID"/>
        </w:rPr>
        <w:t>11,5%</w:t>
      </w:r>
      <w:r w:rsidR="004B0B7E" w:rsidRPr="00D208BF">
        <w:rPr>
          <w:rFonts w:ascii="Brill" w:hAnsi="Brill" w:cstheme="majorBidi"/>
          <w:sz w:val="24"/>
          <w:szCs w:val="24"/>
          <w:lang w:val="id-ID"/>
        </w:rPr>
        <w:t>) choose strongly disagree(SD)</w:t>
      </w:r>
      <w:r w:rsidR="00041BC1" w:rsidRPr="00D208BF">
        <w:rPr>
          <w:rFonts w:ascii="Brill" w:hAnsi="Brill" w:cstheme="majorBidi"/>
          <w:sz w:val="24"/>
          <w:szCs w:val="24"/>
          <w:lang w:val="id-ID"/>
        </w:rPr>
        <w:t xml:space="preserve">, 5 </w:t>
      </w:r>
      <w:r w:rsidR="004B0B7E" w:rsidRPr="00D208BF">
        <w:rPr>
          <w:rFonts w:ascii="Brill" w:hAnsi="Brill" w:cstheme="majorBidi"/>
          <w:sz w:val="24"/>
          <w:szCs w:val="24"/>
          <w:lang w:val="id-ID"/>
        </w:rPr>
        <w:t>students (</w:t>
      </w:r>
      <w:r w:rsidR="00041BC1" w:rsidRPr="00D208BF">
        <w:rPr>
          <w:rFonts w:ascii="Brill" w:hAnsi="Brill" w:cstheme="majorBidi"/>
          <w:sz w:val="24"/>
          <w:szCs w:val="24"/>
          <w:lang w:val="id-ID"/>
        </w:rPr>
        <w:t>19,2%</w:t>
      </w:r>
      <w:r w:rsidR="004B0B7E" w:rsidRPr="00D208BF">
        <w:rPr>
          <w:rFonts w:ascii="Brill" w:hAnsi="Brill" w:cstheme="majorBidi"/>
          <w:sz w:val="24"/>
          <w:szCs w:val="24"/>
          <w:lang w:val="id-ID"/>
        </w:rPr>
        <w:t>)</w:t>
      </w:r>
      <w:r w:rsidR="00041BC1" w:rsidRPr="00D208BF">
        <w:rPr>
          <w:rFonts w:ascii="Brill" w:hAnsi="Brill" w:cstheme="majorBidi"/>
          <w:sz w:val="24"/>
          <w:szCs w:val="24"/>
          <w:lang w:val="id-ID"/>
        </w:rPr>
        <w:t xml:space="preserve"> </w:t>
      </w:r>
      <w:r w:rsidR="004B0B7E" w:rsidRPr="00D208BF">
        <w:rPr>
          <w:rFonts w:ascii="Brill" w:hAnsi="Brill" w:cstheme="majorBidi"/>
          <w:sz w:val="24"/>
          <w:szCs w:val="24"/>
          <w:lang w:val="id-ID"/>
        </w:rPr>
        <w:t>choose disagree(D)</w:t>
      </w:r>
      <w:r w:rsidR="00041BC1" w:rsidRPr="00D208BF">
        <w:rPr>
          <w:rFonts w:ascii="Brill" w:hAnsi="Brill" w:cstheme="majorBidi"/>
          <w:sz w:val="24"/>
          <w:szCs w:val="24"/>
          <w:lang w:val="id-ID"/>
        </w:rPr>
        <w:t>, 12</w:t>
      </w:r>
      <w:r w:rsidR="004B0B7E" w:rsidRPr="00D208BF">
        <w:rPr>
          <w:rFonts w:ascii="Brill" w:hAnsi="Brill" w:cstheme="majorBidi"/>
          <w:sz w:val="24"/>
          <w:szCs w:val="24"/>
          <w:lang w:val="id-ID"/>
        </w:rPr>
        <w:t>.students(</w:t>
      </w:r>
      <w:r w:rsidR="00041BC1" w:rsidRPr="00D208BF">
        <w:rPr>
          <w:rFonts w:ascii="Brill" w:hAnsi="Brill" w:cstheme="majorBidi"/>
          <w:sz w:val="24"/>
          <w:szCs w:val="24"/>
          <w:lang w:val="id-ID"/>
        </w:rPr>
        <w:t>42,3%</w:t>
      </w:r>
      <w:r w:rsidR="004B0B7E" w:rsidRPr="00D208BF">
        <w:rPr>
          <w:rFonts w:ascii="Brill" w:hAnsi="Brill" w:cstheme="majorBidi"/>
          <w:sz w:val="24"/>
          <w:szCs w:val="24"/>
          <w:lang w:val="id-ID"/>
        </w:rPr>
        <w:t>) choose agree(A)</w:t>
      </w:r>
      <w:r w:rsidR="00041BC1" w:rsidRPr="00D208BF">
        <w:rPr>
          <w:rFonts w:ascii="Brill" w:hAnsi="Brill" w:cstheme="majorBidi"/>
          <w:sz w:val="24"/>
          <w:szCs w:val="24"/>
          <w:lang w:val="id-ID"/>
        </w:rPr>
        <w:t>, and 6students(23,</w:t>
      </w:r>
      <w:r w:rsidR="00147B67" w:rsidRPr="00D208BF">
        <w:rPr>
          <w:rFonts w:ascii="Brill" w:hAnsi="Brill" w:cstheme="majorBidi"/>
          <w:sz w:val="24"/>
          <w:szCs w:val="24"/>
          <w:lang w:val="id-ID"/>
        </w:rPr>
        <w:t xml:space="preserve">1%) choose strongly agree(SA). </w:t>
      </w:r>
      <w:r w:rsidRPr="00D208BF">
        <w:rPr>
          <w:rFonts w:ascii="Brill" w:hAnsi="Brill" w:cstheme="majorBidi"/>
          <w:sz w:val="24"/>
          <w:szCs w:val="24"/>
          <w:lang w:val="id-ID"/>
        </w:rPr>
        <w:t>Despite the fact that 12 students did not disagree, it may be determined that the interaction between students and teachers on Google Classroom is ineffective.</w:t>
      </w:r>
    </w:p>
    <w:p w14:paraId="57D44472" w14:textId="77777777" w:rsidR="003848FB" w:rsidRPr="00D208BF" w:rsidRDefault="003848FB" w:rsidP="00B65246">
      <w:pPr>
        <w:spacing w:after="0" w:line="360" w:lineRule="auto"/>
        <w:ind w:firstLine="567"/>
        <w:jc w:val="both"/>
        <w:rPr>
          <w:rFonts w:ascii="Brill" w:hAnsi="Brill" w:cstheme="majorBidi"/>
          <w:sz w:val="24"/>
          <w:szCs w:val="24"/>
          <w:lang w:val="id-ID"/>
        </w:rPr>
      </w:pPr>
      <w:r w:rsidRPr="00D208BF">
        <w:rPr>
          <w:rFonts w:ascii="Brill" w:hAnsi="Brill" w:cstheme="majorBidi"/>
          <w:sz w:val="24"/>
          <w:szCs w:val="24"/>
          <w:lang w:val="id-ID"/>
        </w:rPr>
        <w:t>The statement number 4 is “</w:t>
      </w:r>
      <w:r w:rsidR="00A518AE" w:rsidRPr="00D208BF">
        <w:rPr>
          <w:rFonts w:ascii="Brill" w:hAnsi="Brill" w:cstheme="majorBidi"/>
          <w:sz w:val="24"/>
          <w:szCs w:val="24"/>
          <w:lang w:val="id-ID"/>
        </w:rPr>
        <w:t>Google Classroom facilitates online learning by allowing students to collaborate in groups</w:t>
      </w:r>
      <w:r w:rsidR="00CB0C3B" w:rsidRPr="00D208BF">
        <w:rPr>
          <w:rFonts w:ascii="Brill" w:hAnsi="Brill" w:cstheme="majorBidi"/>
          <w:sz w:val="24"/>
          <w:szCs w:val="24"/>
          <w:lang w:val="id-ID"/>
        </w:rPr>
        <w:t>.</w:t>
      </w:r>
      <w:r w:rsidRPr="00D208BF">
        <w:rPr>
          <w:rFonts w:ascii="Brill" w:hAnsi="Brill" w:cstheme="majorBidi"/>
          <w:sz w:val="24"/>
          <w:szCs w:val="24"/>
          <w:lang w:val="id-ID"/>
        </w:rPr>
        <w:t>”</w:t>
      </w:r>
      <w:r w:rsidR="00CB0C3B" w:rsidRPr="00D208BF">
        <w:rPr>
          <w:rFonts w:ascii="Brill" w:hAnsi="Brill" w:cstheme="majorBidi"/>
          <w:sz w:val="24"/>
          <w:szCs w:val="24"/>
          <w:lang w:val="id-ID"/>
        </w:rPr>
        <w:t xml:space="preserve"> However, there were 3 students(11,5%) choose strongly disagree(SD),</w:t>
      </w:r>
      <w:r w:rsidR="00974C59" w:rsidRPr="00D208BF">
        <w:rPr>
          <w:rFonts w:ascii="Brill" w:hAnsi="Brill" w:cstheme="majorBidi"/>
          <w:sz w:val="24"/>
          <w:szCs w:val="24"/>
          <w:lang w:val="id-ID"/>
        </w:rPr>
        <w:t xml:space="preserve">5 </w:t>
      </w:r>
      <w:r w:rsidR="00CB0C3B" w:rsidRPr="00D208BF">
        <w:rPr>
          <w:rFonts w:ascii="Brill" w:hAnsi="Brill" w:cstheme="majorBidi"/>
          <w:sz w:val="24"/>
          <w:szCs w:val="24"/>
          <w:lang w:val="id-ID"/>
        </w:rPr>
        <w:t>students (</w:t>
      </w:r>
      <w:r w:rsidR="00974C59" w:rsidRPr="00D208BF">
        <w:rPr>
          <w:rFonts w:ascii="Brill" w:hAnsi="Brill" w:cstheme="majorBidi"/>
          <w:sz w:val="24"/>
          <w:szCs w:val="24"/>
          <w:lang w:val="id-ID"/>
        </w:rPr>
        <w:t>19,2%</w:t>
      </w:r>
      <w:r w:rsidR="00CB0C3B" w:rsidRPr="00D208BF">
        <w:rPr>
          <w:rFonts w:ascii="Brill" w:hAnsi="Brill" w:cstheme="majorBidi"/>
          <w:sz w:val="24"/>
          <w:szCs w:val="24"/>
          <w:lang w:val="id-ID"/>
        </w:rPr>
        <w:t xml:space="preserve">) choose disagree(D), 15 students (53,8%) agree(A), and 3 students(11,5%) choose strongly agree(SA). </w:t>
      </w:r>
      <w:r w:rsidR="00A518AE" w:rsidRPr="00D208BF">
        <w:rPr>
          <w:rFonts w:ascii="Brill" w:hAnsi="Brill" w:cstheme="majorBidi"/>
          <w:sz w:val="24"/>
          <w:szCs w:val="24"/>
          <w:lang w:val="id-ID"/>
        </w:rPr>
        <w:t>Students were grouped together as a working group in online learning, according to the findings. As a result, the fourth statement can be classified as a good perspective due to the use of Google Classroom in online learning.</w:t>
      </w:r>
    </w:p>
    <w:p w14:paraId="0552AFFF" w14:textId="77777777" w:rsidR="00041BC1" w:rsidRPr="00D208BF" w:rsidRDefault="00041BC1" w:rsidP="00B65246">
      <w:pPr>
        <w:spacing w:after="0" w:line="360" w:lineRule="auto"/>
        <w:ind w:firstLine="567"/>
        <w:jc w:val="both"/>
        <w:rPr>
          <w:rFonts w:ascii="Brill" w:hAnsi="Brill" w:cstheme="majorBidi"/>
          <w:sz w:val="24"/>
          <w:szCs w:val="24"/>
          <w:lang w:val="id-ID"/>
        </w:rPr>
      </w:pPr>
      <w:r w:rsidRPr="00D208BF">
        <w:rPr>
          <w:rFonts w:ascii="Brill" w:hAnsi="Brill" w:cstheme="majorBidi"/>
          <w:sz w:val="24"/>
          <w:szCs w:val="24"/>
          <w:lang w:val="id-ID"/>
        </w:rPr>
        <w:t xml:space="preserve">The </w:t>
      </w:r>
      <w:r w:rsidR="003848FB" w:rsidRPr="00D208BF">
        <w:rPr>
          <w:rFonts w:ascii="Brill" w:hAnsi="Brill" w:cstheme="majorBidi"/>
          <w:sz w:val="24"/>
          <w:szCs w:val="24"/>
          <w:lang w:val="id-ID"/>
        </w:rPr>
        <w:t>statement number 5</w:t>
      </w:r>
      <w:r w:rsidRPr="00D208BF">
        <w:rPr>
          <w:rFonts w:ascii="Brill" w:hAnsi="Brill" w:cstheme="majorBidi"/>
          <w:sz w:val="24"/>
          <w:szCs w:val="24"/>
          <w:lang w:val="id-ID"/>
        </w:rPr>
        <w:t xml:space="preserve"> focus on students’ perception in reading comprehension through google classsroom. There </w:t>
      </w:r>
      <w:r w:rsidR="003848FB" w:rsidRPr="00D208BF">
        <w:rPr>
          <w:rFonts w:ascii="Brill" w:hAnsi="Brill" w:cstheme="majorBidi"/>
          <w:sz w:val="24"/>
          <w:szCs w:val="24"/>
          <w:lang w:val="id-ID"/>
        </w:rPr>
        <w:t>w</w:t>
      </w:r>
      <w:r w:rsidR="00974C59" w:rsidRPr="00D208BF">
        <w:rPr>
          <w:rFonts w:ascii="Brill" w:hAnsi="Brill" w:cstheme="majorBidi"/>
          <w:sz w:val="24"/>
          <w:szCs w:val="24"/>
          <w:lang w:val="id-ID"/>
        </w:rPr>
        <w:t>ere 2</w:t>
      </w:r>
      <w:r w:rsidR="003848FB" w:rsidRPr="00D208BF">
        <w:rPr>
          <w:rFonts w:ascii="Brill" w:hAnsi="Brill" w:cstheme="majorBidi"/>
          <w:sz w:val="24"/>
          <w:szCs w:val="24"/>
          <w:lang w:val="id-ID"/>
        </w:rPr>
        <w:t xml:space="preserve"> </w:t>
      </w:r>
      <w:r w:rsidRPr="00D208BF">
        <w:rPr>
          <w:rFonts w:ascii="Brill" w:hAnsi="Brill" w:cstheme="majorBidi"/>
          <w:sz w:val="24"/>
          <w:szCs w:val="24"/>
          <w:lang w:val="id-ID"/>
        </w:rPr>
        <w:t>students(</w:t>
      </w:r>
      <w:r w:rsidR="00974C59" w:rsidRPr="00D208BF">
        <w:rPr>
          <w:rFonts w:ascii="Brill" w:hAnsi="Brill" w:cstheme="majorBidi"/>
          <w:sz w:val="24"/>
          <w:szCs w:val="24"/>
          <w:lang w:val="id-ID"/>
        </w:rPr>
        <w:t>7,7</w:t>
      </w:r>
      <w:r w:rsidR="003848FB" w:rsidRPr="00D208BF">
        <w:rPr>
          <w:rFonts w:ascii="Brill" w:hAnsi="Brill" w:cstheme="majorBidi"/>
          <w:sz w:val="24"/>
          <w:szCs w:val="24"/>
          <w:lang w:val="id-ID"/>
        </w:rPr>
        <w:t>%</w:t>
      </w:r>
      <w:r w:rsidRPr="00D208BF">
        <w:rPr>
          <w:rFonts w:ascii="Brill" w:hAnsi="Brill" w:cstheme="majorBidi"/>
          <w:sz w:val="24"/>
          <w:szCs w:val="24"/>
          <w:lang w:val="id-ID"/>
        </w:rPr>
        <w:t>)</w:t>
      </w:r>
      <w:r w:rsidR="003848FB" w:rsidRPr="00D208BF">
        <w:rPr>
          <w:rFonts w:ascii="Brill" w:hAnsi="Brill" w:cstheme="majorBidi"/>
          <w:sz w:val="24"/>
          <w:szCs w:val="24"/>
          <w:lang w:val="id-ID"/>
        </w:rPr>
        <w:t xml:space="preserve"> choose strongly disagree(SD),</w:t>
      </w:r>
      <w:r w:rsidR="00974C59" w:rsidRPr="00D208BF">
        <w:rPr>
          <w:rFonts w:ascii="Brill" w:hAnsi="Brill" w:cstheme="majorBidi"/>
          <w:sz w:val="24"/>
          <w:szCs w:val="24"/>
          <w:lang w:val="id-ID"/>
        </w:rPr>
        <w:t xml:space="preserve">3 </w:t>
      </w:r>
      <w:r w:rsidR="003848FB" w:rsidRPr="00D208BF">
        <w:rPr>
          <w:rFonts w:ascii="Brill" w:hAnsi="Brill" w:cstheme="majorBidi"/>
          <w:sz w:val="24"/>
          <w:szCs w:val="24"/>
          <w:lang w:val="id-ID"/>
        </w:rPr>
        <w:t>students (</w:t>
      </w:r>
      <w:r w:rsidR="00974C59" w:rsidRPr="00D208BF">
        <w:rPr>
          <w:rFonts w:ascii="Brill" w:hAnsi="Brill" w:cstheme="majorBidi"/>
          <w:sz w:val="24"/>
          <w:szCs w:val="24"/>
          <w:lang w:val="id-ID"/>
        </w:rPr>
        <w:t>11,5%</w:t>
      </w:r>
      <w:r w:rsidR="003848FB" w:rsidRPr="00D208BF">
        <w:rPr>
          <w:rFonts w:ascii="Brill" w:hAnsi="Brill" w:cstheme="majorBidi"/>
          <w:sz w:val="24"/>
          <w:szCs w:val="24"/>
          <w:lang w:val="id-ID"/>
        </w:rPr>
        <w:t xml:space="preserve">) choose disagree(D), 15 students (53,8%) </w:t>
      </w:r>
      <w:r w:rsidRPr="00D208BF">
        <w:rPr>
          <w:rFonts w:ascii="Brill" w:hAnsi="Brill" w:cstheme="majorBidi"/>
          <w:sz w:val="24"/>
          <w:szCs w:val="24"/>
          <w:lang w:val="id-ID"/>
        </w:rPr>
        <w:t>agree(A)</w:t>
      </w:r>
      <w:r w:rsidR="003848FB" w:rsidRPr="00D208BF">
        <w:rPr>
          <w:rFonts w:ascii="Brill" w:hAnsi="Brill" w:cstheme="majorBidi"/>
          <w:sz w:val="24"/>
          <w:szCs w:val="24"/>
          <w:lang w:val="id-ID"/>
        </w:rPr>
        <w:t xml:space="preserve">, and </w:t>
      </w:r>
      <w:r w:rsidR="00974C59" w:rsidRPr="00D208BF">
        <w:rPr>
          <w:rFonts w:ascii="Brill" w:hAnsi="Brill" w:cstheme="majorBidi"/>
          <w:sz w:val="24"/>
          <w:szCs w:val="24"/>
          <w:lang w:val="id-ID"/>
        </w:rPr>
        <w:t>6</w:t>
      </w:r>
      <w:r w:rsidR="003848FB" w:rsidRPr="00D208BF">
        <w:rPr>
          <w:rFonts w:ascii="Brill" w:hAnsi="Brill" w:cstheme="majorBidi"/>
          <w:sz w:val="24"/>
          <w:szCs w:val="24"/>
          <w:lang w:val="id-ID"/>
        </w:rPr>
        <w:t xml:space="preserve"> </w:t>
      </w:r>
      <w:r w:rsidRPr="00D208BF">
        <w:rPr>
          <w:rFonts w:ascii="Brill" w:hAnsi="Brill" w:cstheme="majorBidi"/>
          <w:sz w:val="24"/>
          <w:szCs w:val="24"/>
          <w:lang w:val="id-ID"/>
        </w:rPr>
        <w:t>students(</w:t>
      </w:r>
      <w:r w:rsidR="00974C59" w:rsidRPr="00D208BF">
        <w:rPr>
          <w:rFonts w:ascii="Brill" w:hAnsi="Brill" w:cstheme="majorBidi"/>
          <w:sz w:val="24"/>
          <w:szCs w:val="24"/>
          <w:lang w:val="id-ID"/>
        </w:rPr>
        <w:t>23,1</w:t>
      </w:r>
      <w:r w:rsidR="003848FB" w:rsidRPr="00D208BF">
        <w:rPr>
          <w:rFonts w:ascii="Brill" w:hAnsi="Brill" w:cstheme="majorBidi"/>
          <w:sz w:val="24"/>
          <w:szCs w:val="24"/>
          <w:lang w:val="id-ID"/>
        </w:rPr>
        <w:t>%</w:t>
      </w:r>
      <w:r w:rsidRPr="00D208BF">
        <w:rPr>
          <w:rFonts w:ascii="Brill" w:hAnsi="Brill" w:cstheme="majorBidi"/>
          <w:sz w:val="24"/>
          <w:szCs w:val="24"/>
          <w:lang w:val="id-ID"/>
        </w:rPr>
        <w:t>) choose strongly agree(SA)</w:t>
      </w:r>
      <w:r w:rsidR="003848FB" w:rsidRPr="00D208BF">
        <w:rPr>
          <w:rFonts w:ascii="Brill" w:hAnsi="Brill" w:cstheme="majorBidi"/>
          <w:sz w:val="24"/>
          <w:szCs w:val="24"/>
          <w:lang w:val="id-ID"/>
        </w:rPr>
        <w:t xml:space="preserve">. </w:t>
      </w:r>
      <w:r w:rsidR="006C3F15" w:rsidRPr="00D208BF">
        <w:rPr>
          <w:rFonts w:ascii="Brill" w:hAnsi="Brill" w:cstheme="majorBidi"/>
          <w:sz w:val="24"/>
          <w:szCs w:val="24"/>
          <w:lang w:val="id-ID"/>
        </w:rPr>
        <w:t>This response indicates that the students agree that they can increase their reading comprehension by using the teacher's Google Classroom. As a result, it can be stated that it is a favorable perception.</w:t>
      </w:r>
    </w:p>
    <w:p w14:paraId="5036704D" w14:textId="77777777" w:rsidR="00EE4AEC" w:rsidRPr="00D208BF" w:rsidRDefault="00412F26" w:rsidP="00B65246">
      <w:pPr>
        <w:spacing w:after="0" w:line="360" w:lineRule="auto"/>
        <w:ind w:firstLine="567"/>
        <w:jc w:val="both"/>
        <w:rPr>
          <w:rFonts w:ascii="Brill" w:hAnsi="Brill" w:cstheme="majorBidi"/>
          <w:sz w:val="24"/>
          <w:szCs w:val="24"/>
          <w:lang w:val="id-ID"/>
        </w:rPr>
      </w:pPr>
      <w:r w:rsidRPr="00D208BF">
        <w:rPr>
          <w:rFonts w:ascii="Brill" w:hAnsi="Brill" w:cstheme="majorBidi"/>
          <w:sz w:val="24"/>
          <w:szCs w:val="24"/>
          <w:lang w:val="id-ID"/>
        </w:rPr>
        <w:lastRenderedPageBreak/>
        <w:t>The sixth statement is about the students' motivation in the online learning process utilizing Google Classroom. The results suggest that as many as 15 students are int</w:t>
      </w:r>
      <w:r w:rsidR="00EE4AEC" w:rsidRPr="00D208BF">
        <w:rPr>
          <w:rFonts w:ascii="Brill" w:hAnsi="Brill" w:cstheme="majorBidi"/>
          <w:sz w:val="24"/>
          <w:szCs w:val="24"/>
          <w:lang w:val="id-ID"/>
        </w:rPr>
        <w:t xml:space="preserve">erested in the learning process </w:t>
      </w:r>
      <w:r w:rsidR="00CD7CB3" w:rsidRPr="00D208BF">
        <w:rPr>
          <w:rFonts w:ascii="Brill" w:hAnsi="Brill" w:cstheme="majorBidi"/>
          <w:sz w:val="24"/>
          <w:szCs w:val="24"/>
          <w:lang w:val="id-ID"/>
        </w:rPr>
        <w:t xml:space="preserve">(53,8%) choose agree (A), it is supported by </w:t>
      </w:r>
      <w:r w:rsidR="005818B1" w:rsidRPr="00D208BF">
        <w:rPr>
          <w:rFonts w:ascii="Brill" w:hAnsi="Brill" w:cstheme="majorBidi"/>
          <w:sz w:val="24"/>
          <w:szCs w:val="24"/>
          <w:lang w:val="id-ID"/>
        </w:rPr>
        <w:t xml:space="preserve">4 </w:t>
      </w:r>
      <w:r w:rsidR="00CD7CB3" w:rsidRPr="00D208BF">
        <w:rPr>
          <w:rFonts w:ascii="Brill" w:hAnsi="Brill" w:cstheme="majorBidi"/>
          <w:sz w:val="24"/>
          <w:szCs w:val="24"/>
          <w:lang w:val="id-ID"/>
        </w:rPr>
        <w:t>students who choose strongly agree (</w:t>
      </w:r>
      <w:r w:rsidR="005818B1" w:rsidRPr="00D208BF">
        <w:rPr>
          <w:rFonts w:ascii="Brill" w:hAnsi="Brill" w:cstheme="majorBidi"/>
          <w:sz w:val="24"/>
          <w:szCs w:val="24"/>
          <w:lang w:val="id-ID"/>
        </w:rPr>
        <w:t>15</w:t>
      </w:r>
      <w:r w:rsidR="00B57F74" w:rsidRPr="00D208BF">
        <w:rPr>
          <w:rFonts w:ascii="Brill" w:hAnsi="Brill" w:cstheme="majorBidi"/>
          <w:sz w:val="24"/>
          <w:szCs w:val="24"/>
          <w:lang w:val="id-ID"/>
        </w:rPr>
        <w:t>,4</w:t>
      </w:r>
      <w:r w:rsidR="00CD7CB3" w:rsidRPr="00D208BF">
        <w:rPr>
          <w:rFonts w:ascii="Brill" w:hAnsi="Brill" w:cstheme="majorBidi"/>
          <w:sz w:val="24"/>
          <w:szCs w:val="24"/>
          <w:lang w:val="id-ID"/>
        </w:rPr>
        <w:t>%)(SA), 3 students(11,5%) choose strongly disagree(SD)</w:t>
      </w:r>
      <w:r w:rsidR="005714AE" w:rsidRPr="00D208BF">
        <w:rPr>
          <w:rFonts w:ascii="Brill" w:hAnsi="Brill" w:cstheme="majorBidi"/>
          <w:sz w:val="24"/>
          <w:szCs w:val="24"/>
          <w:lang w:val="id-ID"/>
        </w:rPr>
        <w:t>, an</w:t>
      </w:r>
      <w:r w:rsidR="005818B1" w:rsidRPr="00D208BF">
        <w:rPr>
          <w:rFonts w:ascii="Brill" w:hAnsi="Brill" w:cstheme="majorBidi"/>
          <w:sz w:val="24"/>
          <w:szCs w:val="24"/>
          <w:lang w:val="id-ID"/>
        </w:rPr>
        <w:t xml:space="preserve">d the same percent 4 students choose disagree(D). Thus, the sixth statements is written “Students are happy when use google classrom in learning process.” </w:t>
      </w:r>
      <w:r w:rsidR="00EE4AEC" w:rsidRPr="00D208BF">
        <w:rPr>
          <w:rFonts w:ascii="Brill" w:hAnsi="Brill" w:cstheme="majorBidi"/>
          <w:sz w:val="24"/>
          <w:szCs w:val="24"/>
          <w:lang w:val="id-ID"/>
        </w:rPr>
        <w:t>As a result of the deployment of Google Classroom in online learning, students' perceptions can be classed as positive.</w:t>
      </w:r>
    </w:p>
    <w:p w14:paraId="537F0952" w14:textId="77777777" w:rsidR="00B57F74" w:rsidRPr="00D208BF" w:rsidRDefault="00B57F74" w:rsidP="00B65246">
      <w:pPr>
        <w:spacing w:after="0" w:line="360" w:lineRule="auto"/>
        <w:ind w:firstLine="567"/>
        <w:jc w:val="both"/>
        <w:rPr>
          <w:rFonts w:ascii="Brill" w:hAnsi="Brill" w:cstheme="majorBidi"/>
          <w:sz w:val="24"/>
          <w:szCs w:val="24"/>
          <w:lang w:val="id-ID"/>
        </w:rPr>
      </w:pPr>
      <w:r w:rsidRPr="00D208BF">
        <w:rPr>
          <w:rFonts w:ascii="Brill" w:hAnsi="Brill" w:cstheme="majorBidi"/>
          <w:sz w:val="24"/>
          <w:szCs w:val="24"/>
          <w:lang w:val="id-ID"/>
        </w:rPr>
        <w:t>Morover, the next statement that written as “</w:t>
      </w:r>
      <w:r w:rsidR="005818B1" w:rsidRPr="00D208BF">
        <w:rPr>
          <w:rFonts w:ascii="Brill" w:hAnsi="Brill" w:cstheme="majorBidi"/>
          <w:sz w:val="24"/>
          <w:szCs w:val="24"/>
          <w:lang w:val="id-ID"/>
        </w:rPr>
        <w:t>Google classroom is easy to comprehend when reading content</w:t>
      </w:r>
      <w:r w:rsidRPr="00D208BF">
        <w:rPr>
          <w:rFonts w:ascii="Brill" w:hAnsi="Brill" w:cstheme="majorBidi"/>
          <w:sz w:val="24"/>
          <w:szCs w:val="24"/>
          <w:lang w:val="id-ID"/>
        </w:rPr>
        <w:t xml:space="preserve">” </w:t>
      </w:r>
      <w:r w:rsidR="00EE4AEC" w:rsidRPr="00D208BF">
        <w:rPr>
          <w:rFonts w:ascii="Brill" w:hAnsi="Brill" w:cstheme="majorBidi"/>
          <w:sz w:val="24"/>
          <w:szCs w:val="24"/>
          <w:lang w:val="id-ID"/>
        </w:rPr>
        <w:t>The percentage of students who believe it is easy to grasp a text when they participate in online learning class activities using classroom demonstrates that students believe it is easy to understand a text when they participate in online learning class activities using classroom. They believe that the lecturer's material has a good impact on their ability to comprehend more.</w:t>
      </w:r>
      <w:r w:rsidRPr="00D208BF">
        <w:rPr>
          <w:rFonts w:ascii="Brill" w:hAnsi="Brill" w:cstheme="majorBidi"/>
          <w:sz w:val="24"/>
          <w:szCs w:val="24"/>
          <w:lang w:val="id-ID"/>
        </w:rPr>
        <w:t xml:space="preserve">The interval of perception is  </w:t>
      </w:r>
      <w:r w:rsidR="001D47C8" w:rsidRPr="00D208BF">
        <w:rPr>
          <w:rFonts w:ascii="Brill" w:hAnsi="Brill" w:cstheme="majorBidi"/>
          <w:sz w:val="24"/>
          <w:szCs w:val="24"/>
          <w:lang w:val="id-ID"/>
        </w:rPr>
        <w:t>7,7%%(2 students) strongly agree(SA), 3 students(11,5%) choose agree(A), 16 students(57,7%) show that positive perception toward google classroom, and it is added strongly agree(SA) as many as 23,4%(6 students)</w:t>
      </w:r>
      <w:r w:rsidR="00AA10B8" w:rsidRPr="00D208BF">
        <w:rPr>
          <w:rFonts w:ascii="Brill" w:hAnsi="Brill" w:cstheme="majorBidi"/>
          <w:sz w:val="24"/>
          <w:szCs w:val="24"/>
          <w:lang w:val="id-ID"/>
        </w:rPr>
        <w:t>.</w:t>
      </w:r>
    </w:p>
    <w:p w14:paraId="4B957657" w14:textId="77777777" w:rsidR="00EE4AEC" w:rsidRPr="00D208BF" w:rsidRDefault="00EE4AEC" w:rsidP="00B65246">
      <w:pPr>
        <w:spacing w:after="0" w:line="360" w:lineRule="auto"/>
        <w:ind w:firstLine="567"/>
        <w:jc w:val="both"/>
        <w:rPr>
          <w:rFonts w:ascii="Brill" w:hAnsi="Brill" w:cstheme="majorBidi"/>
          <w:sz w:val="24"/>
          <w:szCs w:val="24"/>
          <w:lang w:val="id-ID"/>
        </w:rPr>
      </w:pPr>
      <w:r w:rsidRPr="00D208BF">
        <w:rPr>
          <w:rFonts w:ascii="Brill" w:hAnsi="Brill" w:cstheme="majorBidi"/>
          <w:sz w:val="24"/>
          <w:szCs w:val="24"/>
        </w:rPr>
        <w:t xml:space="preserve">The next statement, "Students can receive immediate feedback," is </w:t>
      </w:r>
      <w:proofErr w:type="spellStart"/>
      <w:r w:rsidRPr="00D208BF">
        <w:rPr>
          <w:rFonts w:ascii="Brill" w:hAnsi="Brill" w:cstheme="majorBidi"/>
          <w:sz w:val="24"/>
          <w:szCs w:val="24"/>
        </w:rPr>
        <w:t>center</w:t>
      </w:r>
      <w:r w:rsidR="00D12C22" w:rsidRPr="00D208BF">
        <w:rPr>
          <w:rFonts w:ascii="Brill" w:hAnsi="Brill" w:cstheme="majorBidi"/>
          <w:sz w:val="24"/>
          <w:szCs w:val="24"/>
        </w:rPr>
        <w:t>ed</w:t>
      </w:r>
      <w:proofErr w:type="spellEnd"/>
      <w:r w:rsidR="00D12C22" w:rsidRPr="00D208BF">
        <w:rPr>
          <w:rFonts w:ascii="Brill" w:hAnsi="Brill" w:cstheme="majorBidi"/>
          <w:sz w:val="24"/>
          <w:szCs w:val="24"/>
        </w:rPr>
        <w:t xml:space="preserve"> </w:t>
      </w:r>
      <w:r w:rsidRPr="00D208BF">
        <w:rPr>
          <w:rFonts w:ascii="Brill" w:hAnsi="Brill" w:cstheme="majorBidi"/>
          <w:sz w:val="24"/>
          <w:szCs w:val="24"/>
        </w:rPr>
        <w:t>on student input when utilizing Google Classroom as an e-learning tool, as it is enumerated on the eighth point</w:t>
      </w:r>
      <w:r w:rsidR="00AA10B8" w:rsidRPr="00D208BF">
        <w:rPr>
          <w:rFonts w:ascii="Brill" w:hAnsi="Brill" w:cstheme="majorBidi"/>
          <w:sz w:val="24"/>
          <w:szCs w:val="24"/>
        </w:rPr>
        <w:t>.</w:t>
      </w:r>
      <w:r w:rsidR="00AA10B8" w:rsidRPr="00D208BF">
        <w:rPr>
          <w:rFonts w:ascii="Brill" w:hAnsi="Brill" w:cstheme="majorBidi"/>
          <w:sz w:val="24"/>
          <w:szCs w:val="24"/>
          <w:lang w:val="id-ID"/>
        </w:rPr>
        <w:t xml:space="preserve"> The result shows no one student chooses strongly agree(SA)</w:t>
      </w:r>
      <w:r w:rsidR="00C333CE" w:rsidRPr="00D208BF">
        <w:rPr>
          <w:rFonts w:ascii="Brill" w:hAnsi="Brill" w:cstheme="majorBidi"/>
          <w:sz w:val="24"/>
          <w:szCs w:val="24"/>
          <w:lang w:val="id-ID"/>
        </w:rPr>
        <w:t xml:space="preserve">, </w:t>
      </w:r>
      <w:r w:rsidR="00C333CE" w:rsidRPr="00D208BF">
        <w:rPr>
          <w:rFonts w:ascii="Brill" w:hAnsi="Brill" w:cstheme="majorBidi"/>
          <w:sz w:val="24"/>
          <w:szCs w:val="24"/>
          <w:lang w:val="id-ID"/>
        </w:rPr>
        <w:lastRenderedPageBreak/>
        <w:t xml:space="preserve">4 students(15,4%) who choose disagree(D), and the most students choose agree(A) as many as 16 stduents(57,8%), and added strongly agree(SA) 6 stduents </w:t>
      </w:r>
      <w:r w:rsidRPr="00D208BF">
        <w:rPr>
          <w:rFonts w:ascii="Brill" w:hAnsi="Brill" w:cstheme="majorBidi"/>
          <w:sz w:val="24"/>
          <w:szCs w:val="24"/>
          <w:lang w:val="id-ID"/>
        </w:rPr>
        <w:t>as an indication that the use of Google Classroom greatly aided students in offering corrected comments to help students with their misunderstandings. The conclusion is that this sentence has a good impact on students' reading comprehension.</w:t>
      </w:r>
    </w:p>
    <w:p w14:paraId="3FE9C27E" w14:textId="77777777" w:rsidR="00742238" w:rsidRPr="00D208BF" w:rsidRDefault="00EE4AEC" w:rsidP="00B65246">
      <w:pPr>
        <w:spacing w:after="0" w:line="360" w:lineRule="auto"/>
        <w:ind w:firstLine="567"/>
        <w:jc w:val="both"/>
        <w:rPr>
          <w:rFonts w:ascii="Brill" w:hAnsi="Brill" w:cstheme="majorBidi"/>
          <w:sz w:val="24"/>
          <w:szCs w:val="24"/>
          <w:lang w:val="id-ID"/>
        </w:rPr>
      </w:pPr>
      <w:r w:rsidRPr="00D208BF">
        <w:rPr>
          <w:rFonts w:ascii="Brill" w:hAnsi="Brill" w:cstheme="majorBidi"/>
          <w:sz w:val="24"/>
          <w:szCs w:val="24"/>
          <w:lang w:val="id-ID"/>
        </w:rPr>
        <w:t>The tenth statement "Do you agree that Google Classroom is a basic learning tool?". As a question to find out how students feel using Google Classroom in an online learning class It refers to the first point, which states that students can access Google Classroom at any time. The percentage of questioners' responses is shown in the result</w:t>
      </w:r>
      <w:r w:rsidR="00742238" w:rsidRPr="00D208BF">
        <w:rPr>
          <w:rFonts w:ascii="Brill" w:hAnsi="Brill" w:cstheme="majorBidi"/>
          <w:sz w:val="24"/>
          <w:szCs w:val="24"/>
          <w:lang w:val="id-ID"/>
        </w:rPr>
        <w:t>, 3 students (11,5%) choose strongly disagree(SD), 2 students (7,7%) choose disagree(D), 15 students(53,8%) chooses agree(A) as proved that google classrom is a simple learning tool.</w:t>
      </w:r>
    </w:p>
    <w:p w14:paraId="05D74247" w14:textId="77777777" w:rsidR="00C333CE" w:rsidRPr="00D208BF" w:rsidRDefault="00EE4AEC" w:rsidP="00B65246">
      <w:pPr>
        <w:spacing w:after="0" w:line="360" w:lineRule="auto"/>
        <w:ind w:firstLine="567"/>
        <w:jc w:val="both"/>
        <w:rPr>
          <w:rFonts w:ascii="Brill" w:hAnsi="Brill" w:cstheme="majorBidi"/>
          <w:sz w:val="24"/>
          <w:szCs w:val="24"/>
          <w:lang w:val="id-ID"/>
        </w:rPr>
      </w:pPr>
      <w:r w:rsidRPr="00D208BF">
        <w:rPr>
          <w:rFonts w:ascii="Brill" w:hAnsi="Brill" w:cstheme="majorBidi"/>
          <w:sz w:val="24"/>
          <w:szCs w:val="24"/>
        </w:rPr>
        <w:t>The final statement focuses on other perspectives about the use of Google Classroom. Surprisingly, the results suggest that the students gave good responses</w:t>
      </w:r>
      <w:r w:rsidR="00DE69F1" w:rsidRPr="00D208BF">
        <w:rPr>
          <w:rFonts w:ascii="Brill" w:hAnsi="Brill" w:cstheme="majorBidi"/>
          <w:sz w:val="24"/>
          <w:szCs w:val="24"/>
          <w:lang w:val="id-ID"/>
        </w:rPr>
        <w:t>. the result shows that no one students choose strongly diagree(SD), 3 students 11,5% choose disagree, 16 stduents choose 75,%, 6 students 23,% choose strongly agree(SA).</w:t>
      </w:r>
      <w:r w:rsidR="00412F26" w:rsidRPr="00D208BF">
        <w:rPr>
          <w:rFonts w:ascii="Brill" w:hAnsi="Brill" w:cstheme="majorBidi"/>
          <w:sz w:val="24"/>
          <w:szCs w:val="24"/>
          <w:lang w:val="id-ID"/>
        </w:rPr>
        <w:t xml:space="preserve"> It can be concluded that google classroom is assolution of online learning class. </w:t>
      </w:r>
    </w:p>
    <w:p w14:paraId="2E1663DA" w14:textId="77777777" w:rsidR="00412F26" w:rsidRDefault="00412F26" w:rsidP="00B65246">
      <w:pPr>
        <w:spacing w:after="0" w:line="360" w:lineRule="auto"/>
        <w:ind w:firstLine="567"/>
        <w:jc w:val="both"/>
        <w:rPr>
          <w:rFonts w:ascii="Brill" w:hAnsi="Brill" w:cstheme="majorBidi"/>
          <w:sz w:val="24"/>
          <w:szCs w:val="24"/>
          <w:lang w:val="en-GB"/>
        </w:rPr>
      </w:pPr>
      <w:r w:rsidRPr="00D208BF">
        <w:rPr>
          <w:rFonts w:ascii="Brill" w:hAnsi="Brill" w:cstheme="majorBidi"/>
          <w:sz w:val="24"/>
          <w:szCs w:val="24"/>
          <w:lang w:val="id-ID"/>
        </w:rPr>
        <w:t xml:space="preserve">In </w:t>
      </w:r>
      <w:r w:rsidR="0042560C" w:rsidRPr="00BB035A">
        <w:rPr>
          <w:rStyle w:val="FootnoteReference"/>
        </w:rPr>
        <w:footnoteReference w:id="21"/>
      </w:r>
      <w:r w:rsidR="00AB63E4" w:rsidRPr="00D208BF">
        <w:rPr>
          <w:rFonts w:ascii="Brill" w:hAnsi="Brill" w:cstheme="majorBidi"/>
          <w:sz w:val="24"/>
          <w:szCs w:val="24"/>
          <w:lang w:val="id-ID"/>
        </w:rPr>
        <w:t xml:space="preserve"> </w:t>
      </w:r>
      <w:r w:rsidRPr="00D208BF">
        <w:rPr>
          <w:rFonts w:ascii="Brill" w:hAnsi="Brill" w:cstheme="majorBidi"/>
          <w:sz w:val="24"/>
          <w:szCs w:val="24"/>
        </w:rPr>
        <w:t xml:space="preserve">There were several perceptions in the implementation of google classroom such as: (1) Google Classroom is a solution can be implemented in e-learning, so it is useful.; (2) Google Classroom </w:t>
      </w:r>
      <w:r w:rsidRPr="00D208BF">
        <w:rPr>
          <w:rFonts w:ascii="Brill" w:hAnsi="Brill" w:cstheme="majorBidi"/>
          <w:sz w:val="24"/>
          <w:szCs w:val="24"/>
        </w:rPr>
        <w:lastRenderedPageBreak/>
        <w:t>help me more to learn, communicate n do the lecturer assignment in todays’ situation.; (3) Google classroom is effective online learning.; (4) Google classroom help us in learning process.; and (5) I found that Google Classroom can accommodate the need of interactive learning</w:t>
      </w:r>
      <w:r w:rsidRPr="00D208BF">
        <w:rPr>
          <w:rFonts w:ascii="Brill" w:hAnsi="Brill" w:cstheme="majorBidi"/>
          <w:sz w:val="24"/>
          <w:szCs w:val="24"/>
          <w:lang w:val="id-ID"/>
        </w:rPr>
        <w:t>.</w:t>
      </w:r>
    </w:p>
    <w:p w14:paraId="2C0175AB" w14:textId="77777777" w:rsidR="00B54B42" w:rsidRPr="00B54B42" w:rsidRDefault="00B54B42" w:rsidP="00B54B42">
      <w:pPr>
        <w:spacing w:after="0" w:line="240" w:lineRule="auto"/>
        <w:jc w:val="both"/>
        <w:rPr>
          <w:rFonts w:ascii="Brill" w:hAnsi="Brill" w:cstheme="majorBidi"/>
          <w:sz w:val="24"/>
          <w:szCs w:val="24"/>
          <w:lang w:val="en-GB"/>
        </w:rPr>
      </w:pPr>
    </w:p>
    <w:p w14:paraId="4F0BE1EF" w14:textId="77777777" w:rsidR="00412F26" w:rsidRPr="00D208BF" w:rsidRDefault="00B54B42" w:rsidP="00B54B42">
      <w:pPr>
        <w:spacing w:after="0" w:line="360" w:lineRule="auto"/>
        <w:jc w:val="both"/>
        <w:rPr>
          <w:rFonts w:ascii="Brill" w:hAnsi="Brill" w:cstheme="majorBidi"/>
          <w:b/>
          <w:bCs/>
          <w:sz w:val="24"/>
          <w:szCs w:val="24"/>
          <w:lang w:val="id-ID"/>
        </w:rPr>
      </w:pPr>
      <w:r w:rsidRPr="00D208BF">
        <w:rPr>
          <w:rFonts w:ascii="Brill" w:hAnsi="Brill" w:cstheme="majorBidi"/>
          <w:b/>
          <w:bCs/>
          <w:sz w:val="24"/>
          <w:szCs w:val="24"/>
          <w:lang w:val="id-ID"/>
        </w:rPr>
        <w:t>CONCLUSION</w:t>
      </w:r>
    </w:p>
    <w:p w14:paraId="15E76C3D" w14:textId="77777777" w:rsidR="00147B67" w:rsidRDefault="00EE4AEC" w:rsidP="00B65246">
      <w:pPr>
        <w:spacing w:after="0" w:line="360" w:lineRule="auto"/>
        <w:ind w:firstLine="567"/>
        <w:jc w:val="both"/>
        <w:rPr>
          <w:rFonts w:ascii="Brill" w:hAnsi="Brill" w:cstheme="majorBidi"/>
          <w:sz w:val="24"/>
          <w:szCs w:val="24"/>
          <w:lang w:val="en-GB"/>
        </w:rPr>
      </w:pPr>
      <w:r w:rsidRPr="00D208BF">
        <w:rPr>
          <w:rFonts w:ascii="Brill" w:hAnsi="Brill" w:cstheme="majorBidi"/>
          <w:sz w:val="24"/>
          <w:szCs w:val="24"/>
        </w:rPr>
        <w:t>Google Classroom, as an e-learning tool, is a valuable application that may be used during e-learning inside the Covid-19 issue.</w:t>
      </w:r>
      <w:r w:rsidR="00412F26" w:rsidRPr="00D208BF">
        <w:rPr>
          <w:rFonts w:ascii="Brill" w:hAnsi="Brill" w:cstheme="majorBidi"/>
          <w:sz w:val="24"/>
          <w:szCs w:val="24"/>
          <w:lang w:val="id-ID"/>
        </w:rPr>
        <w:t>at thir</w:t>
      </w:r>
      <w:r w:rsidRPr="00D208BF">
        <w:rPr>
          <w:rFonts w:ascii="Brill" w:hAnsi="Brill" w:cstheme="majorBidi"/>
          <w:sz w:val="24"/>
          <w:szCs w:val="24"/>
          <w:lang w:val="id-ID"/>
        </w:rPr>
        <w:t xml:space="preserve">d semester of English Teaching </w:t>
      </w:r>
      <w:r w:rsidR="00412F26" w:rsidRPr="00D208BF">
        <w:rPr>
          <w:rFonts w:ascii="Brill" w:hAnsi="Brill" w:cstheme="majorBidi"/>
          <w:sz w:val="24"/>
          <w:szCs w:val="24"/>
          <w:lang w:val="id-ID"/>
        </w:rPr>
        <w:t xml:space="preserve">Learning Department (TBI) IAIN </w:t>
      </w:r>
      <w:r w:rsidR="006E2C9A" w:rsidRPr="00D208BF">
        <w:rPr>
          <w:rFonts w:ascii="Brill" w:hAnsi="Brill" w:cstheme="majorBidi"/>
          <w:sz w:val="24"/>
          <w:szCs w:val="24"/>
          <w:lang w:val="en-US"/>
        </w:rPr>
        <w:t>Madura</w:t>
      </w:r>
      <w:r w:rsidRPr="00D208BF">
        <w:rPr>
          <w:rFonts w:ascii="Brill" w:hAnsi="Brill" w:cstheme="majorBidi"/>
          <w:sz w:val="24"/>
          <w:szCs w:val="24"/>
          <w:lang w:val="id-ID"/>
        </w:rPr>
        <w:t>. The study's findings reveal that students responded positively to the use of Google Classroom to improve reading comprehension. As a result, Google Classroom can be used to gather student assignments and, in particular, to improve students' reading comprehension. Furthermore, this application can be used in conjunction with Google Classroom as an e-learning solution for Covid-19 if it is beneficial, successful, and also assists students in assisting in e-learning, particularly in receiving feedback after completing the work assigned by the lecturer.</w:t>
      </w:r>
    </w:p>
    <w:p w14:paraId="6A300E8A" w14:textId="4993C6D1" w:rsidR="006C60B1" w:rsidRDefault="006C60B1" w:rsidP="00B65246">
      <w:pPr>
        <w:spacing w:after="0" w:line="360" w:lineRule="auto"/>
        <w:rPr>
          <w:rFonts w:ascii="Brill" w:hAnsi="Brill" w:cstheme="majorBidi"/>
          <w:b/>
          <w:bCs/>
          <w:sz w:val="24"/>
          <w:szCs w:val="24"/>
          <w:lang w:val="id-ID"/>
        </w:rPr>
      </w:pPr>
    </w:p>
    <w:p w14:paraId="1F95D3D8" w14:textId="51ECCF92" w:rsidR="00783922" w:rsidRDefault="00783922" w:rsidP="00783922">
      <w:pPr>
        <w:spacing w:after="0" w:line="360" w:lineRule="auto"/>
        <w:jc w:val="both"/>
        <w:rPr>
          <w:rFonts w:ascii="Brill" w:hAnsi="Brill" w:cstheme="majorBidi"/>
          <w:b/>
          <w:bCs/>
          <w:sz w:val="24"/>
          <w:szCs w:val="24"/>
          <w:lang w:val="id-ID"/>
        </w:rPr>
      </w:pPr>
      <w:r w:rsidRPr="00D208BF">
        <w:rPr>
          <w:rFonts w:ascii="Brill" w:hAnsi="Brill" w:cstheme="majorBidi"/>
          <w:b/>
          <w:bCs/>
          <w:sz w:val="24"/>
          <w:szCs w:val="24"/>
          <w:lang w:val="id-ID"/>
        </w:rPr>
        <w:t xml:space="preserve">REFFERENCES </w:t>
      </w:r>
    </w:p>
    <w:p w14:paraId="6AFB6B3F"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Azmuddin, R. A., Fariza, N., Nor, M., &amp; Hamat, A. (2020). Facilitating Online Reading Comprehension in Enhanced Learning Environment Using Digital Annotation Tools Volume 8 – Issue 2 IAFOR Journal of Education: Technology in Education Volume 8 – Issue 2 IAFOR Journal of Education: Technology in Education Vol. </w:t>
      </w:r>
      <w:r>
        <w:rPr>
          <w:rFonts w:asciiTheme="majorBidi" w:hAnsiTheme="majorBidi" w:cstheme="majorBidi"/>
          <w:i/>
          <w:iCs/>
          <w:noProof/>
          <w:sz w:val="24"/>
          <w:szCs w:val="24"/>
        </w:rPr>
        <w:t>IAFOR Journal of Education: Tehcnology in Education</w:t>
      </w:r>
      <w:r>
        <w:rPr>
          <w:rFonts w:asciiTheme="majorBidi" w:hAnsiTheme="majorBidi" w:cstheme="majorBidi"/>
          <w:noProof/>
          <w:sz w:val="24"/>
          <w:szCs w:val="24"/>
        </w:rPr>
        <w:t xml:space="preserve">, </w:t>
      </w:r>
      <w:r>
        <w:rPr>
          <w:rFonts w:asciiTheme="majorBidi" w:hAnsiTheme="majorBidi" w:cstheme="majorBidi"/>
          <w:i/>
          <w:iCs/>
          <w:noProof/>
          <w:sz w:val="24"/>
          <w:szCs w:val="24"/>
        </w:rPr>
        <w:t>8</w:t>
      </w:r>
      <w:r>
        <w:rPr>
          <w:rFonts w:asciiTheme="majorBidi" w:hAnsiTheme="majorBidi" w:cstheme="majorBidi"/>
          <w:noProof/>
          <w:sz w:val="24"/>
          <w:szCs w:val="24"/>
        </w:rPr>
        <w:t xml:space="preserve">(2), </w:t>
      </w:r>
      <w:r>
        <w:rPr>
          <w:rFonts w:asciiTheme="majorBidi" w:hAnsiTheme="majorBidi" w:cstheme="majorBidi"/>
          <w:noProof/>
          <w:sz w:val="24"/>
          <w:szCs w:val="24"/>
        </w:rPr>
        <w:lastRenderedPageBreak/>
        <w:t>7–27.</w:t>
      </w:r>
    </w:p>
    <w:p w14:paraId="4A4E46CC"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Burt, Miriam; Peyton, Joy Kreeft; Adams, R. (2003). Reading and Adult English Language Learners: A Review of the Research. </w:t>
      </w:r>
      <w:r>
        <w:rPr>
          <w:rFonts w:asciiTheme="majorBidi" w:hAnsiTheme="majorBidi" w:cstheme="majorBidi"/>
          <w:i/>
          <w:iCs/>
          <w:noProof/>
          <w:sz w:val="24"/>
          <w:szCs w:val="24"/>
        </w:rPr>
        <w:t>National Center for ESL Literacy Education (NCLE)</w:t>
      </w:r>
      <w:r>
        <w:rPr>
          <w:rFonts w:asciiTheme="majorBidi" w:hAnsiTheme="majorBidi" w:cstheme="majorBidi"/>
          <w:noProof/>
          <w:sz w:val="24"/>
          <w:szCs w:val="24"/>
        </w:rPr>
        <w:t>.</w:t>
      </w:r>
    </w:p>
    <w:p w14:paraId="37FEE424"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Dewi, N., Zahrowati, E., &amp; Sulistyawati, M. E. S. (2019). the Implementation of Google Classroom in Improving Students’ Reading Comprehension At Man 4 Jakarta. </w:t>
      </w:r>
      <w:r>
        <w:rPr>
          <w:rFonts w:asciiTheme="majorBidi" w:hAnsiTheme="majorBidi" w:cstheme="majorBidi"/>
          <w:i/>
          <w:iCs/>
          <w:noProof/>
          <w:sz w:val="24"/>
          <w:szCs w:val="24"/>
        </w:rPr>
        <w:t>ANGLO-SAXON: Jurnal Ilmiah Program Studi Pendidikan Bahasa Inggris</w:t>
      </w:r>
      <w:r>
        <w:rPr>
          <w:rFonts w:asciiTheme="majorBidi" w:hAnsiTheme="majorBidi" w:cstheme="majorBidi"/>
          <w:noProof/>
          <w:sz w:val="24"/>
          <w:szCs w:val="24"/>
        </w:rPr>
        <w:t xml:space="preserve">, </w:t>
      </w:r>
      <w:r>
        <w:rPr>
          <w:rFonts w:asciiTheme="majorBidi" w:hAnsiTheme="majorBidi" w:cstheme="majorBidi"/>
          <w:i/>
          <w:iCs/>
          <w:noProof/>
          <w:sz w:val="24"/>
          <w:szCs w:val="24"/>
        </w:rPr>
        <w:t>10</w:t>
      </w:r>
      <w:r>
        <w:rPr>
          <w:rFonts w:asciiTheme="majorBidi" w:hAnsiTheme="majorBidi" w:cstheme="majorBidi"/>
          <w:noProof/>
          <w:sz w:val="24"/>
          <w:szCs w:val="24"/>
        </w:rPr>
        <w:t>(2), 105. https://doi.org/10.33373/as.v10i2.2097</w:t>
      </w:r>
    </w:p>
    <w:p w14:paraId="4882FF5C"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Kiili, C., &amp; Leu, D. J. (2019). Exploring the collaborative synthesis of information during online reading. </w:t>
      </w:r>
      <w:r>
        <w:rPr>
          <w:rFonts w:asciiTheme="majorBidi" w:hAnsiTheme="majorBidi" w:cstheme="majorBidi"/>
          <w:i/>
          <w:iCs/>
          <w:noProof/>
          <w:sz w:val="24"/>
          <w:szCs w:val="24"/>
        </w:rPr>
        <w:t>Computers in Human Behavior</w:t>
      </w:r>
      <w:r>
        <w:rPr>
          <w:rFonts w:asciiTheme="majorBidi" w:hAnsiTheme="majorBidi" w:cstheme="majorBidi"/>
          <w:noProof/>
          <w:sz w:val="24"/>
          <w:szCs w:val="24"/>
        </w:rPr>
        <w:t xml:space="preserve">, </w:t>
      </w:r>
      <w:r>
        <w:rPr>
          <w:rFonts w:asciiTheme="majorBidi" w:hAnsiTheme="majorBidi" w:cstheme="majorBidi"/>
          <w:i/>
          <w:iCs/>
          <w:noProof/>
          <w:sz w:val="24"/>
          <w:szCs w:val="24"/>
        </w:rPr>
        <w:t>95</w:t>
      </w:r>
      <w:r>
        <w:rPr>
          <w:rFonts w:asciiTheme="majorBidi" w:hAnsiTheme="majorBidi" w:cstheme="majorBidi"/>
          <w:noProof/>
          <w:sz w:val="24"/>
          <w:szCs w:val="24"/>
        </w:rPr>
        <w:t>, 146–157. https://doi.org/10.1016/j.chb.2019.01.033</w:t>
      </w:r>
    </w:p>
    <w:p w14:paraId="648B54CC"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Maskur, R., Syazali, M., &amp; Utami, L. F. (2019). Islamic-Nuanced Calculus Module with Open-Ended Approach in Real Number System Material. </w:t>
      </w:r>
      <w:r>
        <w:rPr>
          <w:rFonts w:asciiTheme="majorBidi" w:hAnsiTheme="majorBidi" w:cstheme="majorBidi"/>
          <w:i/>
          <w:iCs/>
          <w:noProof/>
          <w:sz w:val="24"/>
          <w:szCs w:val="24"/>
        </w:rPr>
        <w:t>Journal of Physics: Conference Series</w:t>
      </w:r>
      <w:r>
        <w:rPr>
          <w:rFonts w:asciiTheme="majorBidi" w:hAnsiTheme="majorBidi" w:cstheme="majorBidi"/>
          <w:noProof/>
          <w:sz w:val="24"/>
          <w:szCs w:val="24"/>
        </w:rPr>
        <w:t xml:space="preserve">, </w:t>
      </w:r>
      <w:r>
        <w:rPr>
          <w:rFonts w:asciiTheme="majorBidi" w:hAnsiTheme="majorBidi" w:cstheme="majorBidi"/>
          <w:i/>
          <w:iCs/>
          <w:noProof/>
          <w:sz w:val="24"/>
          <w:szCs w:val="24"/>
        </w:rPr>
        <w:t>1155</w:t>
      </w:r>
      <w:r>
        <w:rPr>
          <w:rFonts w:asciiTheme="majorBidi" w:hAnsiTheme="majorBidi" w:cstheme="majorBidi"/>
          <w:noProof/>
          <w:sz w:val="24"/>
          <w:szCs w:val="24"/>
        </w:rPr>
        <w:t>(1). https://doi.org/10.1088/1742-6596/1155/1/012081</w:t>
      </w:r>
    </w:p>
    <w:p w14:paraId="5040F0EC"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Mohammadian, A., Saed, A., &amp; Shahi, Y. (2018). The Effect of Using Video Technology on Improving Reading Comprehension of Iranian Intermediate EFL Learners. </w:t>
      </w:r>
      <w:r>
        <w:rPr>
          <w:rFonts w:asciiTheme="majorBidi" w:hAnsiTheme="majorBidi" w:cstheme="majorBidi"/>
          <w:i/>
          <w:iCs/>
          <w:noProof/>
          <w:sz w:val="24"/>
          <w:szCs w:val="24"/>
        </w:rPr>
        <w:t>Advances in Language and Literary Studies</w:t>
      </w:r>
      <w:r>
        <w:rPr>
          <w:rFonts w:asciiTheme="majorBidi" w:hAnsiTheme="majorBidi" w:cstheme="majorBidi"/>
          <w:noProof/>
          <w:sz w:val="24"/>
          <w:szCs w:val="24"/>
        </w:rPr>
        <w:t xml:space="preserve">, </w:t>
      </w:r>
      <w:r>
        <w:rPr>
          <w:rFonts w:asciiTheme="majorBidi" w:hAnsiTheme="majorBidi" w:cstheme="majorBidi"/>
          <w:i/>
          <w:iCs/>
          <w:noProof/>
          <w:sz w:val="24"/>
          <w:szCs w:val="24"/>
        </w:rPr>
        <w:t>9</w:t>
      </w:r>
      <w:r>
        <w:rPr>
          <w:rFonts w:asciiTheme="majorBidi" w:hAnsiTheme="majorBidi" w:cstheme="majorBidi"/>
          <w:noProof/>
          <w:sz w:val="24"/>
          <w:szCs w:val="24"/>
        </w:rPr>
        <w:t>(2), 17. https://doi.org/10.7575/aiac.alls.v.9n.2p.17</w:t>
      </w:r>
    </w:p>
    <w:p w14:paraId="66676D44"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lang w:val="id-ID"/>
        </w:rPr>
      </w:pPr>
      <w:r>
        <w:rPr>
          <w:rFonts w:asciiTheme="majorBidi" w:hAnsiTheme="majorBidi" w:cstheme="majorBidi"/>
          <w:noProof/>
          <w:sz w:val="24"/>
          <w:szCs w:val="24"/>
          <w:lang w:val="id-ID"/>
        </w:rPr>
        <w:t xml:space="preserve">Muri, A.,Yusuf .(2017).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ntit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litatif</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bungan</w:t>
      </w:r>
      <w:proofErr w:type="spellEnd"/>
      <w:r>
        <w:rPr>
          <w:rFonts w:asciiTheme="majorBidi" w:hAnsiTheme="majorBidi" w:cstheme="majorBidi"/>
          <w:sz w:val="24"/>
          <w:szCs w:val="24"/>
          <w:lang w:val="id-ID"/>
        </w:rPr>
        <w:t xml:space="preserve">. </w:t>
      </w:r>
      <w:r>
        <w:rPr>
          <w:rFonts w:asciiTheme="majorBidi" w:hAnsiTheme="majorBidi" w:cstheme="majorBidi"/>
          <w:noProof/>
          <w:sz w:val="24"/>
          <w:szCs w:val="24"/>
          <w:lang w:val="id-ID"/>
        </w:rPr>
        <w:t>Jakarta: Kencana</w:t>
      </w:r>
    </w:p>
    <w:p w14:paraId="28D7BA3F"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Oktaria, A. A., &amp; Rahmayadevi, L. (2021). Students’ Perceptions of </w:t>
      </w:r>
      <w:r>
        <w:rPr>
          <w:rFonts w:asciiTheme="majorBidi" w:hAnsiTheme="majorBidi" w:cstheme="majorBidi"/>
          <w:noProof/>
          <w:sz w:val="24"/>
          <w:szCs w:val="24"/>
        </w:rPr>
        <w:lastRenderedPageBreak/>
        <w:t xml:space="preserve">Using Google Classroom During the Covid-19 Pandemicc. </w:t>
      </w:r>
      <w:r>
        <w:rPr>
          <w:rFonts w:asciiTheme="majorBidi" w:hAnsiTheme="majorBidi" w:cstheme="majorBidi"/>
          <w:i/>
          <w:iCs/>
          <w:noProof/>
          <w:sz w:val="24"/>
          <w:szCs w:val="24"/>
        </w:rPr>
        <w:t>International Journal of Educational Management and Innovation</w:t>
      </w:r>
      <w:r>
        <w:rPr>
          <w:rFonts w:asciiTheme="majorBidi" w:hAnsiTheme="majorBidi" w:cstheme="majorBidi"/>
          <w:noProof/>
          <w:sz w:val="24"/>
          <w:szCs w:val="24"/>
        </w:rPr>
        <w:t xml:space="preserve">, </w:t>
      </w:r>
      <w:r>
        <w:rPr>
          <w:rFonts w:asciiTheme="majorBidi" w:hAnsiTheme="majorBidi" w:cstheme="majorBidi"/>
          <w:i/>
          <w:iCs/>
          <w:noProof/>
          <w:sz w:val="24"/>
          <w:szCs w:val="24"/>
        </w:rPr>
        <w:t>2</w:t>
      </w:r>
      <w:r>
        <w:rPr>
          <w:rFonts w:asciiTheme="majorBidi" w:hAnsiTheme="majorBidi" w:cstheme="majorBidi"/>
          <w:noProof/>
          <w:sz w:val="24"/>
          <w:szCs w:val="24"/>
        </w:rPr>
        <w:t>(2), 153. https://doi.org/10.12928/ijemi.v2i2.3439</w:t>
      </w:r>
    </w:p>
    <w:p w14:paraId="7710D5FB"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Sabran, &amp; Sabara, E. (2019). Keefektifan Google Classroom sebagai media pembelajaran. </w:t>
      </w:r>
      <w:r>
        <w:rPr>
          <w:rFonts w:asciiTheme="majorBidi" w:hAnsiTheme="majorBidi" w:cstheme="majorBidi"/>
          <w:i/>
          <w:iCs/>
          <w:noProof/>
          <w:sz w:val="24"/>
          <w:szCs w:val="24"/>
        </w:rPr>
        <w:t>Prosiding Seminar Nasional Lembaga Penelitian Universitas Negeri Makasar</w:t>
      </w:r>
      <w:r>
        <w:rPr>
          <w:rFonts w:asciiTheme="majorBidi" w:hAnsiTheme="majorBidi" w:cstheme="majorBidi"/>
          <w:noProof/>
          <w:sz w:val="24"/>
          <w:szCs w:val="24"/>
        </w:rPr>
        <w:t>, 122–125.</w:t>
      </w:r>
    </w:p>
    <w:p w14:paraId="5BEDE8E1"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Saputri Y. A., Rizal S., A. Z. L. (2020). An Analysis of English Teachers’ Strategies in Teaching Reading Comprehension. </w:t>
      </w:r>
      <w:r>
        <w:rPr>
          <w:rFonts w:asciiTheme="majorBidi" w:hAnsiTheme="majorBidi" w:cstheme="majorBidi"/>
          <w:i/>
          <w:iCs/>
          <w:noProof/>
          <w:sz w:val="24"/>
          <w:szCs w:val="24"/>
        </w:rPr>
        <w:t>Jadila: Journal of Development and Innovation in Language and Literature Education</w:t>
      </w:r>
      <w:r>
        <w:rPr>
          <w:rFonts w:asciiTheme="majorBidi" w:hAnsiTheme="majorBidi" w:cstheme="majorBidi"/>
          <w:noProof/>
          <w:sz w:val="24"/>
          <w:szCs w:val="24"/>
        </w:rPr>
        <w:t xml:space="preserve">, </w:t>
      </w:r>
      <w:r>
        <w:rPr>
          <w:rFonts w:asciiTheme="majorBidi" w:hAnsiTheme="majorBidi" w:cstheme="majorBidi"/>
          <w:i/>
          <w:iCs/>
          <w:noProof/>
          <w:sz w:val="24"/>
          <w:szCs w:val="24"/>
        </w:rPr>
        <w:t>4</w:t>
      </w:r>
      <w:r>
        <w:rPr>
          <w:rFonts w:asciiTheme="majorBidi" w:hAnsiTheme="majorBidi" w:cstheme="majorBidi"/>
          <w:noProof/>
          <w:sz w:val="24"/>
          <w:szCs w:val="24"/>
        </w:rPr>
        <w:t>(2003). https://doi.org/10.52690/jadila.v1i3.125</w:t>
      </w:r>
    </w:p>
    <w:p w14:paraId="510BF2C1"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Sing, P. B., Embi, M. A., &amp; Hashim, H. (2019). Ask the Assistant: Using Google Assistant in Classroom Reading Comprehension Activities. </w:t>
      </w:r>
      <w:r>
        <w:rPr>
          <w:rFonts w:asciiTheme="majorBidi" w:hAnsiTheme="majorBidi" w:cstheme="majorBidi"/>
          <w:i/>
          <w:iCs/>
          <w:noProof/>
          <w:sz w:val="24"/>
          <w:szCs w:val="24"/>
        </w:rPr>
        <w:t>International Journal of New Technology and Research</w:t>
      </w:r>
      <w:r>
        <w:rPr>
          <w:rFonts w:asciiTheme="majorBidi" w:hAnsiTheme="majorBidi" w:cstheme="majorBidi"/>
          <w:noProof/>
          <w:sz w:val="24"/>
          <w:szCs w:val="24"/>
        </w:rPr>
        <w:t xml:space="preserve">, </w:t>
      </w:r>
      <w:r>
        <w:rPr>
          <w:rFonts w:asciiTheme="majorBidi" w:hAnsiTheme="majorBidi" w:cstheme="majorBidi"/>
          <w:i/>
          <w:iCs/>
          <w:noProof/>
          <w:sz w:val="24"/>
          <w:szCs w:val="24"/>
        </w:rPr>
        <w:t>5</w:t>
      </w:r>
      <w:r>
        <w:rPr>
          <w:rFonts w:asciiTheme="majorBidi" w:hAnsiTheme="majorBidi" w:cstheme="majorBidi"/>
          <w:noProof/>
          <w:sz w:val="24"/>
          <w:szCs w:val="24"/>
        </w:rPr>
        <w:t>(7), 39–43. https://doi.org/10.31871/ijntr.5.7.6</w:t>
      </w:r>
    </w:p>
    <w:p w14:paraId="526CA8FC"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Subandowo, M., Asri Humaira, M., Rusmiati Aliyyah, R., Rachmadtullah, R., Samsudin, A., &amp; Nurtanto, M. (2020). Use of Blended Learning with Moodle: Study Effectiveness in Elementary School Teacher Education Students during The COVID-19 pandemic Hibah Disertasi View project Developing diagnostic test formed in Four Tier-Test and Conceptual Change Model with PDEODE*. </w:t>
      </w:r>
      <w:r>
        <w:rPr>
          <w:rFonts w:asciiTheme="majorBidi" w:hAnsiTheme="majorBidi" w:cstheme="majorBidi"/>
          <w:i/>
          <w:iCs/>
          <w:noProof/>
          <w:sz w:val="24"/>
          <w:szCs w:val="24"/>
        </w:rPr>
        <w:t>International Journal of Advanced Science and Technology</w:t>
      </w:r>
      <w:r>
        <w:rPr>
          <w:rFonts w:asciiTheme="majorBidi" w:hAnsiTheme="majorBidi" w:cstheme="majorBidi"/>
          <w:noProof/>
          <w:sz w:val="24"/>
          <w:szCs w:val="24"/>
        </w:rPr>
        <w:t xml:space="preserve">, </w:t>
      </w:r>
      <w:r>
        <w:rPr>
          <w:rFonts w:asciiTheme="majorBidi" w:hAnsiTheme="majorBidi" w:cstheme="majorBidi"/>
          <w:i/>
          <w:iCs/>
          <w:noProof/>
          <w:sz w:val="24"/>
          <w:szCs w:val="24"/>
        </w:rPr>
        <w:t>29</w:t>
      </w:r>
      <w:r>
        <w:rPr>
          <w:rFonts w:asciiTheme="majorBidi" w:hAnsiTheme="majorBidi" w:cstheme="majorBidi"/>
          <w:noProof/>
          <w:sz w:val="24"/>
          <w:szCs w:val="24"/>
        </w:rPr>
        <w:t>(7), 3272–3277. https://www.researchgate.net/publication/341724918</w:t>
      </w:r>
    </w:p>
    <w:p w14:paraId="2D9BA157" w14:textId="77777777" w:rsidR="00783922" w:rsidRDefault="00783922" w:rsidP="00783922">
      <w:pPr>
        <w:pStyle w:val="Bibliography"/>
        <w:ind w:left="720" w:hanging="720"/>
        <w:jc w:val="both"/>
        <w:rPr>
          <w:rFonts w:asciiTheme="majorBidi" w:hAnsiTheme="majorBidi" w:cstheme="majorBidi"/>
          <w:noProof/>
          <w:sz w:val="24"/>
          <w:szCs w:val="24"/>
        </w:rPr>
      </w:pPr>
      <w:r>
        <w:rPr>
          <w:rFonts w:asciiTheme="majorBidi" w:hAnsiTheme="majorBidi" w:cstheme="majorBidi"/>
          <w:noProof/>
          <w:sz w:val="24"/>
          <w:szCs w:val="24"/>
        </w:rPr>
        <w:t xml:space="preserve">Sugiono. (2018). </w:t>
      </w:r>
      <w:r>
        <w:rPr>
          <w:rFonts w:asciiTheme="majorBidi" w:hAnsiTheme="majorBidi" w:cstheme="majorBidi"/>
          <w:i/>
          <w:iCs/>
          <w:noProof/>
          <w:sz w:val="24"/>
          <w:szCs w:val="24"/>
        </w:rPr>
        <w:t>metode penelition pendidikan.</w:t>
      </w:r>
      <w:r>
        <w:rPr>
          <w:rFonts w:asciiTheme="majorBidi" w:hAnsiTheme="majorBidi" w:cstheme="majorBidi"/>
          <w:noProof/>
          <w:sz w:val="24"/>
          <w:szCs w:val="24"/>
        </w:rPr>
        <w:t xml:space="preserve"> Bandung: Alfabeta.</w:t>
      </w:r>
    </w:p>
    <w:p w14:paraId="46895F9F" w14:textId="77777777" w:rsidR="00783922" w:rsidRDefault="00783922" w:rsidP="00783922">
      <w:pPr>
        <w:pStyle w:val="Bibliography"/>
        <w:ind w:left="720" w:hanging="720"/>
        <w:jc w:val="both"/>
        <w:rPr>
          <w:rFonts w:asciiTheme="majorBidi" w:hAnsiTheme="majorBidi" w:cstheme="majorBidi"/>
          <w:noProof/>
          <w:sz w:val="24"/>
          <w:szCs w:val="24"/>
        </w:rPr>
      </w:pPr>
      <w:r>
        <w:rPr>
          <w:rFonts w:asciiTheme="majorBidi" w:hAnsiTheme="majorBidi" w:cstheme="majorBidi"/>
          <w:noProof/>
          <w:sz w:val="24"/>
          <w:szCs w:val="24"/>
        </w:rPr>
        <w:lastRenderedPageBreak/>
        <w:t xml:space="preserve">Susanti, L., Junining, E., &amp; Hamamah, H. (2021). Investigating the Implementation of Google Classroom To Improve Reading Comprehension: Advantage and Disadvantage. </w:t>
      </w:r>
      <w:r>
        <w:rPr>
          <w:rFonts w:asciiTheme="majorBidi" w:hAnsiTheme="majorBidi" w:cstheme="majorBidi"/>
          <w:i/>
          <w:iCs/>
          <w:noProof/>
          <w:sz w:val="24"/>
          <w:szCs w:val="24"/>
        </w:rPr>
        <w:t>Journal of Languages and Language Teaching</w:t>
      </w:r>
      <w:r>
        <w:rPr>
          <w:rFonts w:asciiTheme="majorBidi" w:hAnsiTheme="majorBidi" w:cstheme="majorBidi"/>
          <w:noProof/>
          <w:sz w:val="24"/>
          <w:szCs w:val="24"/>
        </w:rPr>
        <w:t xml:space="preserve">, </w:t>
      </w:r>
      <w:r>
        <w:rPr>
          <w:rFonts w:asciiTheme="majorBidi" w:hAnsiTheme="majorBidi" w:cstheme="majorBidi"/>
          <w:i/>
          <w:iCs/>
          <w:noProof/>
          <w:sz w:val="24"/>
          <w:szCs w:val="24"/>
        </w:rPr>
        <w:t>9</w:t>
      </w:r>
      <w:r>
        <w:rPr>
          <w:rFonts w:asciiTheme="majorBidi" w:hAnsiTheme="majorBidi" w:cstheme="majorBidi"/>
          <w:noProof/>
          <w:sz w:val="24"/>
          <w:szCs w:val="24"/>
        </w:rPr>
        <w:t>(2), 204. https://doi.org/10.33394/jollt.v9i2.3491</w:t>
      </w:r>
    </w:p>
    <w:p w14:paraId="1F262883"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lang w:val="id-ID"/>
        </w:rPr>
      </w:pPr>
      <w:r>
        <w:rPr>
          <w:rFonts w:asciiTheme="majorBidi" w:hAnsiTheme="majorBidi" w:cstheme="majorBidi"/>
          <w:noProof/>
          <w:sz w:val="24"/>
          <w:szCs w:val="24"/>
        </w:rPr>
        <w:t xml:space="preserve">Wahyuningsih, D., &amp; Muis, A. R. (2020). Male Students’ Reading Comprehension Difficulties. </w:t>
      </w:r>
      <w:r>
        <w:rPr>
          <w:rFonts w:asciiTheme="majorBidi" w:hAnsiTheme="majorBidi" w:cstheme="majorBidi"/>
          <w:i/>
          <w:iCs/>
          <w:noProof/>
          <w:sz w:val="24"/>
          <w:szCs w:val="24"/>
        </w:rPr>
        <w:t>AL-</w:t>
      </w:r>
      <w:r>
        <w:rPr>
          <w:rFonts w:asciiTheme="majorBidi" w:hAnsiTheme="majorBidi" w:cstheme="majorBidi"/>
          <w:i/>
          <w:iCs/>
          <w:noProof/>
          <w:sz w:val="24"/>
          <w:szCs w:val="24"/>
          <w:lang w:val="id-ID"/>
        </w:rPr>
        <w:t xml:space="preserve"> </w:t>
      </w:r>
      <w:r>
        <w:rPr>
          <w:rFonts w:asciiTheme="majorBidi" w:hAnsiTheme="majorBidi" w:cstheme="majorBidi"/>
          <w:sz w:val="24"/>
          <w:szCs w:val="24"/>
        </w:rPr>
        <w:t xml:space="preserve">e Study of Master of English Education of the Second Semester at STKIP PGRI </w:t>
      </w:r>
      <w:proofErr w:type="spellStart"/>
      <w:r>
        <w:rPr>
          <w:rFonts w:asciiTheme="majorBidi" w:hAnsiTheme="majorBidi" w:cstheme="majorBidi"/>
          <w:sz w:val="24"/>
          <w:szCs w:val="24"/>
        </w:rPr>
        <w:t>Sidoarjo</w:t>
      </w:r>
      <w:proofErr w:type="spellEnd"/>
      <w:r>
        <w:rPr>
          <w:rFonts w:asciiTheme="majorBidi" w:hAnsiTheme="majorBidi" w:cstheme="majorBidi"/>
          <w:sz w:val="24"/>
          <w:szCs w:val="24"/>
        </w:rPr>
        <w:t>)</w:t>
      </w:r>
      <w:r>
        <w:rPr>
          <w:rFonts w:asciiTheme="majorBidi" w:hAnsiTheme="majorBidi" w:cstheme="majorBidi"/>
          <w:sz w:val="24"/>
          <w:szCs w:val="24"/>
          <w:lang w:val="id-ID"/>
        </w:rPr>
        <w:t xml:space="preserve">. </w:t>
      </w:r>
      <w:r>
        <w:rPr>
          <w:rFonts w:asciiTheme="majorBidi" w:hAnsiTheme="majorBidi" w:cstheme="majorBidi"/>
          <w:i/>
          <w:iCs/>
          <w:sz w:val="24"/>
          <w:szCs w:val="24"/>
        </w:rPr>
        <w:t xml:space="preserve">Magister </w:t>
      </w:r>
      <w:proofErr w:type="gramStart"/>
      <w:r>
        <w:rPr>
          <w:rFonts w:asciiTheme="majorBidi" w:hAnsiTheme="majorBidi" w:cstheme="majorBidi"/>
          <w:i/>
          <w:iCs/>
          <w:sz w:val="24"/>
          <w:szCs w:val="24"/>
        </w:rPr>
        <w:t>Scientiae</w:t>
      </w:r>
      <w:r>
        <w:rPr>
          <w:rFonts w:asciiTheme="majorBidi" w:hAnsiTheme="majorBidi" w:cstheme="majorBidi"/>
          <w:i/>
          <w:iCs/>
          <w:sz w:val="24"/>
          <w:szCs w:val="24"/>
          <w:lang w:val="id-ID"/>
        </w:rPr>
        <w:t>.(</w:t>
      </w:r>
      <w:proofErr w:type="gramEnd"/>
      <w:r>
        <w:rPr>
          <w:rFonts w:asciiTheme="majorBidi" w:hAnsiTheme="majorBidi" w:cstheme="majorBidi"/>
          <w:i/>
          <w:iCs/>
          <w:sz w:val="24"/>
          <w:szCs w:val="24"/>
          <w:lang w:val="id-ID"/>
        </w:rPr>
        <w:t xml:space="preserve">48) </w:t>
      </w:r>
      <w:r>
        <w:rPr>
          <w:rFonts w:asciiTheme="majorBidi" w:hAnsiTheme="majorBidi" w:cstheme="majorBidi"/>
          <w:sz w:val="24"/>
          <w:szCs w:val="24"/>
          <w:lang w:val="id-ID"/>
        </w:rPr>
        <w:t>https://doi.org/10.33508/mgs.v2i48.2802.</w:t>
      </w:r>
    </w:p>
    <w:p w14:paraId="15ECE396" w14:textId="77777777" w:rsidR="00783922" w:rsidRDefault="00783922" w:rsidP="00783922">
      <w:pPr>
        <w:widowControl w:val="0"/>
        <w:autoSpaceDE w:val="0"/>
        <w:autoSpaceDN w:val="0"/>
        <w:adjustRightInd w:val="0"/>
        <w:spacing w:line="360" w:lineRule="auto"/>
        <w:ind w:left="480" w:hanging="480"/>
        <w:jc w:val="both"/>
        <w:rPr>
          <w:rFonts w:asciiTheme="majorBidi" w:hAnsiTheme="majorBidi" w:cstheme="majorBidi"/>
          <w:noProof/>
          <w:sz w:val="24"/>
          <w:szCs w:val="24"/>
          <w:lang w:val="id-ID"/>
        </w:rPr>
      </w:pPr>
      <w:r>
        <w:rPr>
          <w:rFonts w:asciiTheme="majorBidi" w:hAnsiTheme="majorBidi" w:cstheme="majorBidi"/>
          <w:noProof/>
          <w:sz w:val="24"/>
          <w:szCs w:val="24"/>
        </w:rPr>
        <w:t>William, D., &amp; Marilynn, B.</w:t>
      </w:r>
      <w:r>
        <w:rPr>
          <w:rFonts w:asciiTheme="majorBidi" w:hAnsiTheme="majorBidi" w:cstheme="majorBidi"/>
          <w:noProof/>
          <w:sz w:val="24"/>
          <w:szCs w:val="24"/>
          <w:lang w:val="id-ID"/>
        </w:rPr>
        <w:t>(2015)</w:t>
      </w:r>
      <w:r>
        <w:rPr>
          <w:rFonts w:asciiTheme="majorBidi" w:hAnsiTheme="majorBidi" w:cstheme="majorBidi"/>
          <w:noProof/>
          <w:sz w:val="24"/>
          <w:szCs w:val="24"/>
        </w:rPr>
        <w:t xml:space="preserve"> Principles and Methods.</w:t>
      </w:r>
      <w:r>
        <w:rPr>
          <w:rFonts w:asciiTheme="majorBidi" w:hAnsiTheme="majorBidi" w:cstheme="majorBidi"/>
          <w:noProof/>
          <w:sz w:val="24"/>
          <w:szCs w:val="24"/>
          <w:lang w:val="id-ID"/>
        </w:rPr>
        <w:t xml:space="preserve"> New York: Routledge.</w:t>
      </w:r>
    </w:p>
    <w:p w14:paraId="50AAAEAE" w14:textId="77777777" w:rsidR="00B65246" w:rsidRPr="00D208BF" w:rsidRDefault="00B65246" w:rsidP="00B65246">
      <w:pPr>
        <w:spacing w:after="0" w:line="360" w:lineRule="auto"/>
        <w:jc w:val="center"/>
        <w:rPr>
          <w:rFonts w:ascii="Brill" w:hAnsi="Brill" w:cstheme="majorBidi"/>
          <w:b/>
          <w:bCs/>
          <w:sz w:val="24"/>
          <w:szCs w:val="24"/>
          <w:lang w:val="id-ID"/>
        </w:rPr>
      </w:pPr>
    </w:p>
    <w:p w14:paraId="7E9AC098" w14:textId="4D66A1C5" w:rsidR="006A50B5" w:rsidRPr="00D208BF" w:rsidRDefault="003031EA" w:rsidP="00B65246">
      <w:pPr>
        <w:widowControl w:val="0"/>
        <w:autoSpaceDE w:val="0"/>
        <w:autoSpaceDN w:val="0"/>
        <w:adjustRightInd w:val="0"/>
        <w:spacing w:after="0" w:line="360" w:lineRule="auto"/>
        <w:jc w:val="both"/>
        <w:rPr>
          <w:rFonts w:ascii="Brill" w:hAnsi="Brill" w:cstheme="majorBidi"/>
          <w:b/>
          <w:bCs/>
          <w:sz w:val="24"/>
          <w:szCs w:val="24"/>
          <w:lang w:val="en-US"/>
        </w:rPr>
      </w:pPr>
      <w:r w:rsidRPr="00D208BF">
        <w:rPr>
          <w:rFonts w:ascii="Brill" w:hAnsi="Brill" w:cstheme="majorBidi"/>
          <w:b/>
          <w:bCs/>
          <w:sz w:val="24"/>
          <w:szCs w:val="24"/>
          <w:lang w:val="en-US"/>
        </w:rPr>
        <w:t xml:space="preserve"> </w:t>
      </w:r>
    </w:p>
    <w:sectPr w:rsidR="006A50B5" w:rsidRPr="00D208BF" w:rsidSect="0098331B">
      <w:headerReference w:type="default" r:id="rId9"/>
      <w:footerReference w:type="default" r:id="rId10"/>
      <w:pgSz w:w="10319" w:h="14571" w:code="13"/>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1D225" w14:textId="77777777" w:rsidR="0073226A" w:rsidRDefault="0073226A" w:rsidP="00306F56">
      <w:pPr>
        <w:spacing w:after="0" w:line="240" w:lineRule="auto"/>
      </w:pPr>
      <w:r>
        <w:separator/>
      </w:r>
    </w:p>
  </w:endnote>
  <w:endnote w:type="continuationSeparator" w:id="0">
    <w:p w14:paraId="326F14DA" w14:textId="77777777" w:rsidR="0073226A" w:rsidRDefault="0073226A" w:rsidP="00306F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ill">
    <w:altName w:val="Cambria Math"/>
    <w:charset w:val="00"/>
    <w:family w:val="swiss"/>
    <w:pitch w:val="variable"/>
    <w:sig w:usb0="00000001" w:usb1="4200E4FB"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Perpetua">
    <w:panose1 w:val="02020502060401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441732"/>
      <w:docPartObj>
        <w:docPartGallery w:val="Page Numbers (Bottom of Page)"/>
        <w:docPartUnique/>
      </w:docPartObj>
    </w:sdtPr>
    <w:sdtEndPr>
      <w:rPr>
        <w:noProof/>
      </w:rPr>
    </w:sdtEndPr>
    <w:sdtContent>
      <w:p w14:paraId="0AB84DAE" w14:textId="0FC63352" w:rsidR="00B54B42" w:rsidRDefault="00B54B42">
        <w:pPr>
          <w:pStyle w:val="Footer"/>
        </w:pPr>
        <w:r>
          <w:fldChar w:fldCharType="begin"/>
        </w:r>
        <w:r>
          <w:instrText xml:space="preserve"> PAGE   \* MERGEFORMAT </w:instrText>
        </w:r>
        <w:r>
          <w:fldChar w:fldCharType="separate"/>
        </w:r>
        <w:r w:rsidR="0098331B">
          <w:rPr>
            <w:noProof/>
          </w:rPr>
          <w:t>17</w:t>
        </w:r>
        <w:r>
          <w:rPr>
            <w:noProof/>
          </w:rPr>
          <w:fldChar w:fldCharType="end"/>
        </w:r>
        <w:r>
          <w:rPr>
            <w:noProof/>
          </w:rPr>
          <w:t xml:space="preserve"> </w:t>
        </w:r>
        <w:r>
          <w:rPr>
            <w:rFonts w:ascii="Perpetua" w:hAnsi="Perpetua"/>
          </w:rPr>
          <w:t>|</w:t>
        </w:r>
        <w:r w:rsidRPr="00662F54">
          <w:rPr>
            <w:rFonts w:ascii="Brill" w:hAnsi="Brill" w:cstheme="majorBidi"/>
            <w:b/>
            <w:bCs/>
            <w:sz w:val="28"/>
            <w:szCs w:val="28"/>
          </w:rPr>
          <w:t xml:space="preserve"> </w:t>
        </w:r>
        <w:r>
          <w:rPr>
            <w:rFonts w:ascii="Perpetua" w:hAnsi="Perpetua"/>
            <w:sz w:val="20"/>
            <w:szCs w:val="20"/>
          </w:rPr>
          <w:t xml:space="preserve">Volume xxx, No. 02, </w:t>
        </w:r>
        <w:r w:rsidR="00783922">
          <w:rPr>
            <w:rFonts w:ascii="Perpetua" w:hAnsi="Perpetua"/>
            <w:sz w:val="20"/>
            <w:szCs w:val="20"/>
          </w:rPr>
          <w:t>2021</w:t>
        </w:r>
      </w:p>
    </w:sdtContent>
  </w:sdt>
  <w:p w14:paraId="5B88BAE4" w14:textId="77777777" w:rsidR="00B54B42" w:rsidRDefault="00B54B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C0608" w14:textId="77777777" w:rsidR="0073226A" w:rsidRDefault="0073226A" w:rsidP="00306F56">
      <w:pPr>
        <w:spacing w:after="0" w:line="240" w:lineRule="auto"/>
      </w:pPr>
      <w:r>
        <w:separator/>
      </w:r>
    </w:p>
  </w:footnote>
  <w:footnote w:type="continuationSeparator" w:id="0">
    <w:p w14:paraId="13B58A6B" w14:textId="77777777" w:rsidR="0073226A" w:rsidRDefault="0073226A" w:rsidP="00306F56">
      <w:pPr>
        <w:spacing w:after="0" w:line="240" w:lineRule="auto"/>
      </w:pPr>
      <w:r>
        <w:continuationSeparator/>
      </w:r>
    </w:p>
  </w:footnote>
  <w:footnote w:id="1">
    <w:p w14:paraId="67C9F0EE" w14:textId="77777777" w:rsidR="00BB035A" w:rsidRPr="00B65246" w:rsidRDefault="00BB035A" w:rsidP="00B65246">
      <w:pPr>
        <w:tabs>
          <w:tab w:val="left" w:pos="2977"/>
        </w:tabs>
        <w:spacing w:after="0" w:line="240" w:lineRule="auto"/>
        <w:ind w:firstLine="567"/>
        <w:jc w:val="both"/>
        <w:rPr>
          <w:rFonts w:ascii="Brill" w:hAnsi="Brill" w:cstheme="majorBidi"/>
          <w:bCs/>
          <w:sz w:val="20"/>
          <w:szCs w:val="20"/>
          <w:lang w:val="en-GB"/>
        </w:rPr>
      </w:pPr>
      <w:r w:rsidRPr="00B65246">
        <w:rPr>
          <w:rStyle w:val="FootnoteReference"/>
          <w:rFonts w:ascii="Brill" w:hAnsi="Brill"/>
          <w:sz w:val="20"/>
          <w:szCs w:val="20"/>
        </w:rPr>
        <w:footnoteRef/>
      </w:r>
      <w:r w:rsidRPr="00B65246">
        <w:rPr>
          <w:rFonts w:ascii="Brill" w:hAnsi="Brill"/>
          <w:sz w:val="20"/>
          <w:szCs w:val="20"/>
        </w:rPr>
        <w:t xml:space="preserve"> </w:t>
      </w:r>
      <w:r w:rsidRPr="00B65246">
        <w:rPr>
          <w:rFonts w:ascii="Brill" w:hAnsi="Brill" w:cstheme="majorBidi"/>
          <w:bCs/>
          <w:sz w:val="20"/>
          <w:szCs w:val="20"/>
          <w:lang w:val="en-GB"/>
        </w:rPr>
        <w:t>University Of Islam Malang</w:t>
      </w:r>
    </w:p>
  </w:footnote>
  <w:footnote w:id="2">
    <w:p w14:paraId="492CB68C" w14:textId="77777777" w:rsidR="00BB035A" w:rsidRPr="00B65246" w:rsidRDefault="00BB035A"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cstheme="majorBidi"/>
          <w:bCs/>
          <w:lang w:val="en-GB"/>
        </w:rPr>
        <w:t>University Of Islam Malang</w:t>
      </w:r>
    </w:p>
  </w:footnote>
  <w:footnote w:id="3">
    <w:p w14:paraId="5363FBC4" w14:textId="77777777" w:rsidR="00BB035A" w:rsidRPr="00B65246" w:rsidRDefault="00BB035A"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cstheme="majorBidi"/>
          <w:bCs/>
          <w:lang w:val="en-GB"/>
        </w:rPr>
        <w:t>University Of Islam Malang</w:t>
      </w:r>
    </w:p>
  </w:footnote>
  <w:footnote w:id="4">
    <w:p w14:paraId="3DBE5F0D" w14:textId="77777777" w:rsidR="003C38E7" w:rsidRPr="00B65246" w:rsidRDefault="003C38E7"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cstheme="majorBidi"/>
          <w:bCs/>
          <w:lang w:val="en-GB"/>
        </w:rPr>
        <w:t>University Of Islam Malang</w:t>
      </w:r>
    </w:p>
  </w:footnote>
  <w:footnote w:id="5">
    <w:p w14:paraId="4B514F30"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52690/jadila.v1i3.125","abstract":"The purpose of this study was to analyze what strategies the teacher used in teaching reading comprehension and how the teacher applies the strategies used in teaching reading comprehension. The subjects of this study were teacher who taught English at SMAN 10 Kota Bengkulu . This type of research is designed as descriptive qualitative research. To collect data in the study, researcher used Checklist Observation, Interview as an instrument in collected data and documentation. The procedure of this research is by means of researchers coming and participating in seeing and understanding how the teacher teaches reading comprehension in the classroom. The results of the study found that the two strategies used by the teacher, Scaffolding and QARs (Question Answers Relationship). Scaffolding strategy students can develop ideas that can be read by students and make students confident in reading comprehension. QARs (Question Answer Relationship), the teacher is able to know the extent to which students understand what the teacher has given them and the limits of the students' ability to do assignments after reading the text that has been given. Thus, it can be concluded that the teacher is good enough to implement this strategy in the classroom, but was slightly hindered by its application during the Covid-19 Pandemic.","author":[{"dropping-particle":"","family":"Saputri Y. A., Rizal S.","given":"Afriani Z. L.","non-dropping-particle":"","parse-names":false,"suffix":""}],"container-title":"Jadila: Journal of Development and Innovation in Language and Literature Education","id":"ITEM-1","issue":"2003","issued":{"date-parts":[["2020"]]},"title":"An Analysis of English Teachers’ Strategies in Teaching Reading Comprehension","type":"article-journal","volume":"4"},"uris":["http://www.mendeley.com/documents/?uuid=94525fec-96a7-47b7-ade9-b34317fe9c0c"]}],"mendeley":{"formattedCitation":"Afriani Z. L. Saputri Y. A., Rizal S., ‘An Analysis of English Teachers’ Strategies in Teaching Reading Comprehension’, &lt;i&gt;Jadila: Journal of Development and Innovation in Language and Literature Education&lt;/i&gt;, 4.2003 (2020) &lt;https://doi.org/10.52690/jadila.v1i3.125&gt;.","plainTextFormattedCitation":"Afriani Z. L. Saputri Y. A., Rizal S., ‘An Analysis of English Teachers’ Strategies in Teaching Reading Comprehension’, Jadila: Journal of Development and Innovation in Language and Literature Education, 4.2003 (2020) .","previouslyFormattedCitation":"(Saputri Y. A., Rizal S., 2020)"},"properties":{"noteIndex":4},"schema":"https://github.com/citation-style-language/schema/raw/master/csl-citation.json"}</w:instrText>
      </w:r>
      <w:r w:rsidRPr="00B65246">
        <w:rPr>
          <w:rFonts w:ascii="Brill" w:hAnsi="Brill"/>
        </w:rPr>
        <w:fldChar w:fldCharType="separate"/>
      </w:r>
      <w:r w:rsidRPr="00B65246">
        <w:rPr>
          <w:rFonts w:ascii="Brill" w:hAnsi="Brill"/>
          <w:noProof/>
        </w:rPr>
        <w:t xml:space="preserve">Afriani Z. L. Saputri Y. A., Rizal S., ‘An Analysis of English Teachers’ Strategies in Teaching Reading Comprehension’, </w:t>
      </w:r>
      <w:r w:rsidRPr="00B65246">
        <w:rPr>
          <w:rFonts w:ascii="Brill" w:hAnsi="Brill"/>
          <w:i/>
          <w:noProof/>
        </w:rPr>
        <w:t>Jadila: Journal of Development and Innovation in Language and Literature Education</w:t>
      </w:r>
      <w:r w:rsidRPr="00B65246">
        <w:rPr>
          <w:rFonts w:ascii="Brill" w:hAnsi="Brill"/>
          <w:noProof/>
        </w:rPr>
        <w:t>, 4.2003 (2020) https://doi.org/10.52690/jadila.v1i3.125.</w:t>
      </w:r>
      <w:r w:rsidRPr="00B65246">
        <w:rPr>
          <w:rFonts w:ascii="Brill" w:hAnsi="Brill"/>
        </w:rPr>
        <w:fldChar w:fldCharType="end"/>
      </w:r>
    </w:p>
  </w:footnote>
  <w:footnote w:id="6">
    <w:p w14:paraId="0957B9A2"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35445/alishlah.v12i2.265","ISSN":"2087-9490","abstract":"The purpose of this research is to find out the factors that influence male students' reading comprehension difficulties on Procedure text at X Class of Madrasah Aliyah Khairul Ummah Islamic Boarding School Batu Gajah. The researcher used Descriptive Analysis Research. In this research, researcher wants to describe the factors that influence male students' reading comprehension difficulties on procedure text at X class of Madrasah Aliyah Khairul Ummah Islamic Boarding School Batu Gajah. This research used the formulation total percentage of the result Internal factors and External factors. Internal factors  that are Intelligence got 71%, readiness got 48% and interest 75%. The most internal factor that influence male students’ reading comprehension difficulties on procedure text at the first grade is interest. The external factors that are Family got 20%, school got 26%, and society got 35%. The most eksternal factor that influence male students’ reading comprehension difficulties on procedure text is society.","author":[{"dropping-particle":"","family":"Wahyuningsih","given":"Destri","non-dropping-particle":"","parse-names":false,"suffix":""},{"dropping-particle":"","family":"Muis","given":"Ahmad Ridho","non-dropping-particle":"","parse-names":false,"suffix":""}],"container-title":"AL-ISHLAH: Jurnal Pendidikan","id":"ITEM-1","issue":"2","issued":{"date-parts":[["2020"]]},"page":"360-371","title":"Male Students’ Reading Comprehension Difficulties","type":"article-journal","volume":"12"},"uris":["http://www.mendeley.com/documents/?uuid=d5d33d4b-56c2-4302-809c-3eeaaa08cdda"]}],"mendeley":{"formattedCitation":"Destri Wahyuningsih and Ahmad Ridho Muis, ‘Male Students’ Reading Comprehension Difficulties’, &lt;i&gt;AL-ISHLAH: Jurnal Pendidikan&lt;/i&gt;, 12.2 (2020), 360–71 &lt;https://doi.org/10.35445/alishlah.v12i2.265&gt;.","plainTextFormattedCitation":"Destri Wahyuningsih and Ahmad Ridho Muis, ‘Male Students’ Reading Comprehension Difficulties’, AL-ISHLAH: Jurnal Pendidikan, 12.2 (2020), 360–71 .","previouslyFormattedCitation":"(Wahyuningsih &amp; Muis, 2020)"},"properties":{"noteIndex":5},"schema":"https://github.com/citation-style-language/schema/raw/master/csl-citation.json"}</w:instrText>
      </w:r>
      <w:r w:rsidRPr="00B65246">
        <w:rPr>
          <w:rFonts w:ascii="Brill" w:hAnsi="Brill"/>
        </w:rPr>
        <w:fldChar w:fldCharType="separate"/>
      </w:r>
      <w:r w:rsidRPr="00B65246">
        <w:rPr>
          <w:rFonts w:ascii="Brill" w:hAnsi="Brill"/>
          <w:noProof/>
        </w:rPr>
        <w:t xml:space="preserve">Destri Wahyuningsih and Ahmad Ridho Muis, ‘Male Students’ Reading Comprehension Difficulties’, </w:t>
      </w:r>
      <w:r w:rsidRPr="00B65246">
        <w:rPr>
          <w:rFonts w:ascii="Brill" w:hAnsi="Brill"/>
          <w:i/>
          <w:noProof/>
        </w:rPr>
        <w:t>AL-ISHLAH: Jurnal Pendidikan</w:t>
      </w:r>
      <w:r w:rsidRPr="00B65246">
        <w:rPr>
          <w:rFonts w:ascii="Brill" w:hAnsi="Brill"/>
          <w:noProof/>
        </w:rPr>
        <w:t>, 12.2 (2020), 360–71 https://doi.org/10.35445/alishlah.v12i2.265.</w:t>
      </w:r>
      <w:r w:rsidRPr="00B65246">
        <w:rPr>
          <w:rFonts w:ascii="Brill" w:hAnsi="Brill"/>
        </w:rPr>
        <w:fldChar w:fldCharType="end"/>
      </w:r>
    </w:p>
  </w:footnote>
  <w:footnote w:id="7">
    <w:p w14:paraId="0579437D"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abstract":"Learning to read in English is difficult for adult English Language learners. Teachers know that their learners come from diverse backgrounds, have different experi- ences with literacy in their first languages, and have various reasons for learning English. They also know that there is no simple recipe to help their students become proficient readers. What does the research say? How does it inform instructional practice? This book summarizes the research on adult English lan- guage learners reading English, offers ESLteachers and administrators suggestions for instruction, and points to areas where further research is needed.","author":[{"dropping-particle":"","family":"Burt, Miriam; Peyton, Joy Kreeft; Adams","given":"Rebecca","non-dropping-particle":"","parse-names":false,"suffix":""}],"container-title":"National Center for ESL Literacy Education (NCLE)","id":"ITEM-1","issued":{"date-parts":[["2003"]]},"title":"Reading and Adult English Language Learners: A Review of the Research.","type":"article-journal"},"uris":["http://www.mendeley.com/documents/?uuid=5fb61bc3-ba5d-4170-84e2-14f542e15b2d"]}],"mendeley":{"formattedCitation":"Rebecca Burt, Miriam; Peyton, Joy Kreeft; Adams, ‘Reading and Adult English Language Learners: A Review of the Research.’, &lt;i&gt;National Center for ESL Literacy Education (NCLE)&lt;/i&gt;, 2003.","manualFormatting":"Burt, Miriam; Peyton, Joy Kreeft; Adams (2003)","plainTextFormattedCitation":"Rebecca Burt, Miriam; Peyton, Joy Kreeft; Adams, ‘Reading and Adult English Language Learners: A Review of the Research.’, National Center for ESL Literacy Education (NCLE), 2003.","previouslyFormattedCitation":"(Burt, Miriam; Peyton, Joy Kreeft; Adams, 2003)"},"properties":{"noteIndex":6},"schema":"https://github.com/citation-style-language/schema/raw/master/csl-citation.json"}</w:instrText>
      </w:r>
      <w:r w:rsidRPr="00B65246">
        <w:rPr>
          <w:rFonts w:ascii="Brill" w:hAnsi="Brill"/>
        </w:rPr>
        <w:fldChar w:fldCharType="separate"/>
      </w:r>
      <w:r w:rsidRPr="00B65246">
        <w:rPr>
          <w:rFonts w:ascii="Brill" w:hAnsi="Brill"/>
          <w:noProof/>
        </w:rPr>
        <w:t>Burt, Miriam; Peyton, Joy Kreeft; Adams (2003)</w:t>
      </w:r>
      <w:r w:rsidRPr="00B65246">
        <w:rPr>
          <w:rFonts w:ascii="Brill" w:hAnsi="Brill"/>
        </w:rPr>
        <w:fldChar w:fldCharType="end"/>
      </w:r>
    </w:p>
  </w:footnote>
  <w:footnote w:id="8">
    <w:p w14:paraId="181EB867"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7575/aiac.alls.v.9n.2p.17","ISSN":"2203-4714","abstract":"With the development of educational technology, the concept of technology-enhanced multimedia instructions is using widely in the educational settings. Technology can be employed in teaching different skills such as listening, reading, speaking and writing. Among these skills, reading comprehension is the skill in which EFL learners have some problems to master. Regarding this issue, the present study aimed at investigating the effect of video materials on improving reading comprehension of Iranian intermediate EFL learners. A Longman Placement Test was administered to 30 EFL learners to ensure that learners are at the same level of proficiency. The students were chosen from the state high schools in Chabahar.  The participants were regarded as intermediate learners and were divided into two groups (one experimental group and one control group). Then, a pre-test of reading comprehension was administered to assess the participants’ reading comprehension. The participants of experimental group used video files to improve their reading comprehension while the control group received conventional approaches of teaching reading comprehension. Finally, all the participants were assigned a 40-item multiple-choice reading comprehension post-test. The results of the study indicated that video materials had a significant effect on promoting reading comprehension of Iranian intermediate EFL learners (p = .000, &lt;.05).","author":[{"dropping-particle":"","family":"Mohammadian","given":"Amir","non-dropping-particle":"","parse-names":false,"suffix":""},{"dropping-particle":"","family":"Saed","given":"Amin","non-dropping-particle":"","parse-names":false,"suffix":""},{"dropping-particle":"","family":"Shahi","given":"Younes","non-dropping-particle":"","parse-names":false,"suffix":""}],"container-title":"Advances in Language and Literary Studies","id":"ITEM-1","issue":"2","issued":{"date-parts":[["2018"]]},"page":"17","title":"The Effect of Using Video Technology on Improving Reading Comprehension of Iranian Intermediate EFL Learners","type":"article-journal","volume":"9"},"uris":["http://www.mendeley.com/documents/?uuid=5d540ab2-b464-487e-91b0-aa29582d46b4"]}],"mendeley":{"formattedCitation":"Amir Mohammadian, Amin Saed, and Younes Shahi, ‘The Effect of Using Video Technology on Improving Reading Comprehension of Iranian Intermediate EFL Learners’, &lt;i&gt;Advances in Language and Literary Studies&lt;/i&gt;, 9.2 (2018), 17 &lt;https://doi.org/10.7575/aiac.alls.v.9n.2p.17&gt;.","manualFormatting":"(Mohammadian, Saed, and Shahi: 2018)","plainTextFormattedCitation":"Amir Mohammadian, Amin Saed, and Younes Shahi, ‘The Effect of Using Video Technology on Improving Reading Comprehension of Iranian Intermediate EFL Learners’, Advances in Language and Literary Studies, 9.2 (2018), 17 .","previouslyFormattedCitation":"(Mohammadian et al., 2018)"},"properties":{"noteIndex":7},"schema":"https://github.com/citation-style-language/schema/raw/master/csl-citation.json"}</w:instrText>
      </w:r>
      <w:r w:rsidRPr="00B65246">
        <w:rPr>
          <w:rFonts w:ascii="Brill" w:hAnsi="Brill"/>
        </w:rPr>
        <w:fldChar w:fldCharType="separate"/>
      </w:r>
      <w:r w:rsidRPr="00B65246">
        <w:rPr>
          <w:rFonts w:ascii="Brill" w:hAnsi="Brill"/>
          <w:noProof/>
        </w:rPr>
        <w:t>(Mohammadian, Saed, and Shahi: 2018)</w:t>
      </w:r>
      <w:r w:rsidRPr="00B65246">
        <w:rPr>
          <w:rFonts w:ascii="Brill" w:hAnsi="Brill"/>
        </w:rPr>
        <w:fldChar w:fldCharType="end"/>
      </w:r>
    </w:p>
  </w:footnote>
  <w:footnote w:id="9">
    <w:p w14:paraId="6D94FE6A"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33373/as.v10i2.2097","ISSN":"2301-5292","abstract":"The objectives of this study were to investigate the using of Google Classroom in improving reading comprehension, how students’ perceptions when engaging with Google Classroom in the learning process, and what obstacles encountered in implementing it. The design of the research is a descriptive qualitative research method. In this study, the researchers took the samples from the students on grade XI of Madrasah Aliyah Negeri (MAN) 4 Jakarta. While the data was collected by conducting reading comprehension tests, interviewing students, and filling the questionnaire to gain their perceptions about Google Classroom. After analyzing the data, the result showed that using Google classroom could improve students’ scores on reading comprehension; this indicated by comparing pre-test and post-test. Regarding students’ perceptions of using Google Classroom, it revealed that some students still preferred to study in the classroom since they could interact directly with the teacher. Contrary, some of them would choose to learn by Google Classroom; they were more enthusiastic using an interesting featured-technology in which is easier to access whenever and whatever they are. The obstacles were encountered in the learning processes such as unstable internet connection in the school and unskilled teachers to operate the application. Therefore, using technology has to consider the devices and sophisticated equipment to support a better system in the learning process. Besides, the humans to operate the system should be trained well in order for the learning process is going smoothly. ","author":[{"dropping-particle":"","family":"Dewi","given":"Nurmala","non-dropping-particle":"","parse-names":false,"suffix":""},{"dropping-particle":"","family":"Zahrowati","given":"Eva","non-dropping-particle":"","parse-names":false,"suffix":""},{"dropping-particle":"","family":"Sulistyawati","given":"Meiva Eka Sri","non-dropping-particle":"","parse-names":false,"suffix":""}],"container-title":"ANGLO-SAXON: Jurnal Ilmiah Program Studi Pendidikan Bahasa Inggris","id":"ITEM-1","issue":"2","issued":{"date-parts":[["2019"]]},"page":"105","title":"the Implementation of Google Classroom in Improving Students’ Reading Comprehension At Man 4 Jakarta","type":"article-journal","volume":"10"},"uris":["http://www.mendeley.com/documents/?uuid=d588fb0d-686f-49f9-a6bc-66002ebc1989"]}],"mendeley":{"formattedCitation":"Nurmala Dewi, Eva Zahrowati, and Meiva Eka Sri Sulistyawati, ‘The Implementation of Google Classroom in Improving Students’ Reading Comprehension At Man 4 Jakarta’, &lt;i&gt;ANGLO-SAXON: Jurnal Ilmiah Program Studi Pendidikan Bahasa Inggris&lt;/i&gt;, 10.2 (2019), 105 &lt;https://doi.org/10.33373/as.v10i2.2097&gt;.","plainTextFormattedCitation":"Nurmala Dewi, Eva Zahrowati, and Meiva Eka Sri Sulistyawati, ‘The Implementation of Google Classroom in Improving Students’ Reading Comprehension At Man 4 Jakarta’, ANGLO-SAXON: Jurnal Ilmiah Program Studi Pendidikan Bahasa Inggris, 10.2 (2019), 105 .","previouslyFormattedCitation":"(Dewi et al., 2019)"},"properties":{"noteIndex":8},"schema":"https://github.com/citation-style-language/schema/raw/master/csl-citation.json"}</w:instrText>
      </w:r>
      <w:r w:rsidRPr="00B65246">
        <w:rPr>
          <w:rFonts w:ascii="Brill" w:hAnsi="Brill"/>
        </w:rPr>
        <w:fldChar w:fldCharType="separate"/>
      </w:r>
      <w:r w:rsidRPr="00B65246">
        <w:rPr>
          <w:rFonts w:ascii="Brill" w:hAnsi="Brill"/>
          <w:noProof/>
        </w:rPr>
        <w:t xml:space="preserve">Nurmala Dewi, Eva Zahrowati, and Meiva Eka Sri Sulistyawati, ‘The Implementation of Google Classroom in Improving Students’ Reading Comprehension At Man 4 Jakarta’, </w:t>
      </w:r>
      <w:r w:rsidRPr="00B65246">
        <w:rPr>
          <w:rFonts w:ascii="Brill" w:hAnsi="Brill"/>
          <w:i/>
          <w:noProof/>
        </w:rPr>
        <w:t>ANGLO-SAXON: Jurnal Ilmiah Program Studi Pendidikan Bahasa Inggris</w:t>
      </w:r>
      <w:r w:rsidRPr="00B65246">
        <w:rPr>
          <w:rFonts w:ascii="Brill" w:hAnsi="Brill"/>
          <w:noProof/>
        </w:rPr>
        <w:t>, 10.2 (2019), 105 https://doi.org/10.33373/as.v10i2.2097.</w:t>
      </w:r>
      <w:r w:rsidRPr="00B65246">
        <w:rPr>
          <w:rFonts w:ascii="Brill" w:hAnsi="Brill"/>
        </w:rPr>
        <w:fldChar w:fldCharType="end"/>
      </w:r>
    </w:p>
  </w:footnote>
  <w:footnote w:id="10">
    <w:p w14:paraId="07F10ECA"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author":[{"dropping-particle":"","family":"Azmuddin","given":"Ruhil Amal","non-dropping-particle":"","parse-names":false,"suffix":""},{"dropping-particle":"","family":"Fariza","given":"Nor","non-dropping-particle":"","parse-names":false,"suffix":""},{"dropping-particle":"","family":"Nor","given":"Mohd","non-dropping-particle":"","parse-names":false,"suffix":""},{"dropping-particle":"","family":"Hamat","given":"Afendi","non-dropping-particle":"","parse-names":false,"suffix":""}],"container-title":"IAFOR Journal of Education: Tehcnology in Education","id":"ITEM-1","issue":"2","issued":{"date-parts":[["2020"]]},"page":"7-27","title":"Facilitating Online Reading Comprehension in Enhanced Learning Environment Using Digital Annotation Tools Volume 8 – Issue 2 IAFOR Journal of Education: Technology in Education Volume 8 – Issue 2 IAFOR Journal of Education: Technology in Education Vol","type":"article-journal","volume":"8"},"uris":["http://www.mendeley.com/documents/?uuid=7e27d291-9a98-47bd-8617-c0802f2b5b00"]}],"mendeley":{"formattedCitation":"Ruhil Amal Azmuddin and others, ‘Facilitating Online Reading Comprehension in Enhanced Learning Environment Using Digital Annotation Tools Volume 8 – Issue 2 IAFOR Journal of Education: Technology in Education Volume 8 – Issue 2 IAFOR Journal of Education: Technology in Education Vol’, &lt;i&gt;IAFOR Journal of Education: Tehcnology in Education&lt;/i&gt;, 8.2 (2020), 7–27.","plainTextFormattedCitation":"Ruhil Amal Azmuddin and others, ‘Facilitating Online Reading Comprehension in Enhanced Learning Environment Using Digital Annotation Tools Volume 8 – Issue 2 IAFOR Journal of Education: Technology in Education Volume 8 – Issue 2 IAFOR Journal of Education: Technology in Education Vol’, IAFOR Journal of Education: Tehcnology in Education, 8.2 (2020), 7–27.","previouslyFormattedCitation":"(Azmuddin et al., 2020)"},"properties":{"noteIndex":9},"schema":"https://github.com/citation-style-language/schema/raw/master/csl-citation.json"}</w:instrText>
      </w:r>
      <w:r w:rsidRPr="00B65246">
        <w:rPr>
          <w:rFonts w:ascii="Brill" w:hAnsi="Brill"/>
        </w:rPr>
        <w:fldChar w:fldCharType="separate"/>
      </w:r>
      <w:r w:rsidRPr="00B65246">
        <w:rPr>
          <w:rFonts w:ascii="Brill" w:hAnsi="Brill"/>
          <w:noProof/>
        </w:rPr>
        <w:t xml:space="preserve">Ruhil Amal Azmuddin and others, ‘Facilitating Online Reading Comprehension in Enhanced Learning Environment Using Digital Annotation Tools Volume 8 – Issue 2 IAFOR Journal of Education: Technology in Education Volume 8 – Issue 2 IAFOR Journal of Education: Technology in Education Vol’, </w:t>
      </w:r>
      <w:r w:rsidRPr="00B65246">
        <w:rPr>
          <w:rFonts w:ascii="Brill" w:hAnsi="Brill"/>
          <w:i/>
          <w:noProof/>
        </w:rPr>
        <w:t>IAFOR Journal of Education: Tehcnology in Education</w:t>
      </w:r>
      <w:r w:rsidRPr="00B65246">
        <w:rPr>
          <w:rFonts w:ascii="Brill" w:hAnsi="Brill"/>
          <w:noProof/>
        </w:rPr>
        <w:t>, 8.2 (2020), 7–27.</w:t>
      </w:r>
      <w:r w:rsidRPr="00B65246">
        <w:rPr>
          <w:rFonts w:ascii="Brill" w:hAnsi="Brill"/>
        </w:rPr>
        <w:fldChar w:fldCharType="end"/>
      </w:r>
    </w:p>
  </w:footnote>
  <w:footnote w:id="11">
    <w:p w14:paraId="45D10C9C"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1016/j.chb.2019.01.033","ISSN":"07475632","abstract":"This descriptive study sought to understand the complexities of integrative processing during collaborative online reading. Student pairs constructed a collaborative understanding while reading online information about a controversial issue by connecting, combining and organizing information that originated from prior knowledge, self-selected online texts, and discussions during an online inquiry task. Thirty-eight students from an upper secondary school in Finland worked in pairs to read online information and write an essay with the help of an argument graph tool. Primary data sources consisted of: prior knowledge; discussions; notes recorded with a graphic representational tool; video capture files of online use; and essays. The following results emerged: 1) a methodology and a taxonomic system were developed for the study of information sources involved in collaborative synthesis; 2) the integration of ideas from multiple online texts was difficult for adolescent students; 3) students with better essays used more online information whereas students with less remarkable essays relied more on prior knowledge that was activated during online reading. The methodology used in this study provides initial direction for research on the complexities of synthesis during collaborative online reading, an increasingly important aspect of learning in schools. Limitations and future directions for research are discussed.","author":[{"dropping-particle":"","family":"Kiili","given":"Carita","non-dropping-particle":"","parse-names":false,"suffix":""},{"dropping-particle":"","family":"Leu","given":"Donald J.","non-dropping-particle":"","parse-names":false,"suffix":""}],"container-title":"Computers in Human Behavior","id":"ITEM-1","issued":{"date-parts":[["2019"]]},"page":"146-157","publisher":"Elsevier B.V.","title":"Exploring the collaborative synthesis of information during online reading","type":"article-journal","volume":"95"},"uris":["http://www.mendeley.com/documents/?uuid=b71ffec8-e6c4-4645-9b1c-7471c19cb4d8"]}],"mendeley":{"formattedCitation":"Carita Kiili and Donald J. Leu, ‘Exploring the Collaborative Synthesis of Information during Online Reading’, &lt;i&gt;Computers in Human Behavior&lt;/i&gt;, 95 (2019), 146–57 &lt;https://doi.org/10.1016/j.chb.2019.01.033&gt;.","plainTextFormattedCitation":"Carita Kiili and Donald J. Leu, ‘Exploring the Collaborative Synthesis of Information during Online Reading’, Computers in Human Behavior, 95 (2019), 146–57 .","previouslyFormattedCitation":"(Kiili &amp; Leu, 2019)"},"properties":{"noteIndex":10},"schema":"https://github.com/citation-style-language/schema/raw/master/csl-citation.json"}</w:instrText>
      </w:r>
      <w:r w:rsidRPr="00B65246">
        <w:rPr>
          <w:rFonts w:ascii="Brill" w:hAnsi="Brill"/>
        </w:rPr>
        <w:fldChar w:fldCharType="separate"/>
      </w:r>
      <w:r w:rsidRPr="00B65246">
        <w:rPr>
          <w:rFonts w:ascii="Brill" w:hAnsi="Brill"/>
          <w:noProof/>
        </w:rPr>
        <w:t xml:space="preserve">Carita Kiili and Donald J. Leu, ‘Exploring the Collaborative Synthesis of Information during Online Reading’, </w:t>
      </w:r>
      <w:r w:rsidRPr="00B65246">
        <w:rPr>
          <w:rFonts w:ascii="Brill" w:hAnsi="Brill"/>
          <w:i/>
          <w:noProof/>
        </w:rPr>
        <w:t>Computers in Human Behavior</w:t>
      </w:r>
      <w:r w:rsidRPr="00B65246">
        <w:rPr>
          <w:rFonts w:ascii="Brill" w:hAnsi="Brill"/>
          <w:noProof/>
        </w:rPr>
        <w:t>, 95 (2019), 146–57 https://doi.org/10.1016/j.chb.2019.01.033.</w:t>
      </w:r>
      <w:r w:rsidRPr="00B65246">
        <w:rPr>
          <w:rFonts w:ascii="Brill" w:hAnsi="Brill"/>
        </w:rPr>
        <w:fldChar w:fldCharType="end"/>
      </w:r>
    </w:p>
  </w:footnote>
  <w:footnote w:id="12">
    <w:p w14:paraId="7FDDA378"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ISBN":"9786025554711","abstract":"The research objectives were: (1) to determine the effect of the application of Google Classroom on the teaching and learning process in the classroom and outside the classroom, (2) to identify the effectiveness of designing and making learning materials at Google Classroom, (3) to identify the effectiveness of learning implementation with Google Classroom, and ( 4) knowing the response of students to learning using Google Classroom applied to the teaching and learning process. This study is an evaluation study with a discrepancy model. The evaluation of the discrepancy model is a program gap evaluation, seeing the program gap that occurs between what is expected and the implementation of the program (reality). The standard of implementation used in google classroom learning evaluation in this study is the quality standard for implementing e-learning that has been developed by several universities. The study was conducted in the department of electronic engineering education in multimedia learning subjects. Samples were taken by purposive sampling method, that is, from the mahapean population and students who attended the lecture. The achievement of the effectiveness of the implementation of google classroom learning from each variable is the learning planning component, the component of designing and making the material, the component of learning delivery, and the evaluation component of the implementation are all quite effective.","author":[{"dropping-particle":"","family":"Sabran","given":"","non-dropping-particle":"","parse-names":false,"suffix":""},{"dropping-particle":"","family":"Sabara","given":"Edy","non-dropping-particle":"","parse-names":false,"suffix":""}],"container-title":"PROSIDING SEMINAR NASIONAL LEMBAGA PENELITIAN UNIVERSITAS NEGERI Makasar","id":"ITEM-1","issued":{"date-parts":[["2019"]]},"page":"122-125","title":"Keefektifan Google Classroom sebagai media pembelajaran","type":"article-journal"},"uris":["http://www.mendeley.com/documents/?uuid=86f73b97-ec91-4540-a0fe-a805b4a118ad"]}],"mendeley":{"formattedCitation":"Sabran and Edy Sabara, ‘Keefektifan Google Classroom Sebagai Media Pembelajaran’, &lt;i&gt;PROSIDING SEMINAR NASIONAL LEMBAGA PENELITIAN UNIVERSITAS NEGERI Makasar&lt;/i&gt;, 2019, 122–25 &lt;https://webcache.googleusercontent.com/search?q=cache:SS_jKM_r2TAJ:https://ojs.unm.ac.id/semnaslemlit/article/download/8256/4767+&amp;cd=2&amp;hl=id&amp;ct=clnk&amp;gl=id&gt;.","plainTextFormattedCitation":"Sabran and Edy Sabara, ‘Keefektifan Google Classroom Sebagai Media Pembelajaran’, PROSIDING SEMINAR NASIONAL LEMBAGA PENELITIAN UNIVERSITAS NEGERI Makasar, 2019, 122–25 .","previouslyFormattedCitation":"(Sabran &amp; Sabara, 2019)"},"properties":{"noteIndex":11},"schema":"https://github.com/citation-style-language/schema/raw/master/csl-citation.json"}</w:instrText>
      </w:r>
      <w:r w:rsidRPr="00B65246">
        <w:rPr>
          <w:rFonts w:ascii="Brill" w:hAnsi="Brill"/>
        </w:rPr>
        <w:fldChar w:fldCharType="separate"/>
      </w:r>
      <w:r w:rsidRPr="00B65246">
        <w:rPr>
          <w:rFonts w:ascii="Brill" w:hAnsi="Brill"/>
          <w:noProof/>
        </w:rPr>
        <w:t xml:space="preserve">Sabran and Edy Sabara, ‘Keefektifan Google Classroom Sebagai Media Pembelajaran’, </w:t>
      </w:r>
      <w:r w:rsidRPr="00B65246">
        <w:rPr>
          <w:rFonts w:ascii="Brill" w:hAnsi="Brill"/>
          <w:i/>
          <w:noProof/>
        </w:rPr>
        <w:t>PROSIDING SEMINAR NASIONAL LEMBAGA PENELITIAN UNIVERSITAS NEGERI Makasar</w:t>
      </w:r>
      <w:r w:rsidRPr="00B65246">
        <w:rPr>
          <w:rFonts w:ascii="Brill" w:hAnsi="Brill"/>
          <w:noProof/>
        </w:rPr>
        <w:t>, 2019, 122–25 https://webcache.googleusercontent.com/search?q=cache:SS_jKM_r2TAJ:https://ojs.unm.ac.id/semnaslemlit/article/download/8256/4767+&amp;cd=2&amp;hl=id&amp;ct=clnk&amp;gl=id.</w:t>
      </w:r>
      <w:r w:rsidRPr="00B65246">
        <w:rPr>
          <w:rFonts w:ascii="Brill" w:hAnsi="Brill"/>
        </w:rPr>
        <w:fldChar w:fldCharType="end"/>
      </w:r>
    </w:p>
  </w:footnote>
  <w:footnote w:id="13">
    <w:p w14:paraId="74D53AE3"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31871/ijntr.5.7.6","ISSN":"2454-4116","abstract":"Language education is ever evolving to accommodate changes brought about by time and the development and breakthroughs in the education sector in general, and to rectify or improve non-effective approaches to suit unique language learning needs that may arise. This research was carried out to investigate the use of Google Assistant to help a group of rural primary learners in Baram, Sarawak, Malaysia who struggled with reading comprehension activities. There are two main objectives outlined for this study. First, the research sought to explore the effectiveness of using new emerging technologies such as AI-enabled virtual assistants such as Google Assistant, and to determine its usefulness in language teaching and learning under the technology-assisted language learning (TALL) paradigm. The research also sought to investigate the positive impacts brought by the usage of Google Assistant in classroom practices, namely in reading comprehension activities, and to an extent other language learning process as well. It was found that Google Assistant is an effective language learning facilitator in reading comprehension activities and brought notable positive impacts in reading comprehension activities.","author":[{"dropping-particle":"","family":"Sing","given":"Peterus Balan","non-dropping-particle":"","parse-names":false,"suffix":""},{"dropping-particle":"","family":"Embi","given":"Mohamad Amin","non-dropping-particle":"","parse-names":false,"suffix":""},{"dropping-particle":"","family":"Hashim","given":"Harwati","non-dropping-particle":"","parse-names":false,"suffix":""}],"container-title":"International Journal of New Technology and Research","id":"ITEM-1","issue":"7","issued":{"date-parts":[["2019"]]},"page":"39-43","title":"Ask the Assistant: Using Google Assistant in Classroom Reading Comprehension Activities","type":"article-journal","volume":"5"},"uris":["http://www.mendeley.com/documents/?uuid=08711d50-3818-4262-87fe-87d92514b974"]}],"mendeley":{"formattedCitation":"Peterus Balan Sing, Mohamad Amin Embi, and Harwati Hashim, ‘Ask the Assistant: Using Google Assistant in Classroom Reading Comprehension Activities’, &lt;i&gt;International Journal of New Technology and Research&lt;/i&gt;, 5.7 (2019), 39–43 &lt;https://doi.org/10.31871/ijntr.5.7.6&gt;.","plainTextFormattedCitation":"Peterus Balan Sing, Mohamad Amin Embi, and Harwati Hashim, ‘Ask the Assistant: Using Google Assistant in Classroom Reading Comprehension Activities’, International Journal of New Technology and Research, 5.7 (2019), 39–43 .","previouslyFormattedCitation":"(Sing et al., 2019)"},"properties":{"noteIndex":12},"schema":"https://github.com/citation-style-language/schema/raw/master/csl-citation.json"}</w:instrText>
      </w:r>
      <w:r w:rsidRPr="00B65246">
        <w:rPr>
          <w:rFonts w:ascii="Brill" w:hAnsi="Brill"/>
        </w:rPr>
        <w:fldChar w:fldCharType="separate"/>
      </w:r>
      <w:r w:rsidRPr="00B65246">
        <w:rPr>
          <w:rFonts w:ascii="Brill" w:hAnsi="Brill"/>
          <w:noProof/>
        </w:rPr>
        <w:t xml:space="preserve">Peterus Balan Sing, Mohamad Amin Embi, and Harwati Hashim, ‘Ask the Assistant: Using Google Assistant in Classroom Reading Comprehension Activities’, </w:t>
      </w:r>
      <w:r w:rsidRPr="00B65246">
        <w:rPr>
          <w:rFonts w:ascii="Brill" w:hAnsi="Brill"/>
          <w:i/>
          <w:noProof/>
        </w:rPr>
        <w:t>International Journal of New Technology and Research</w:t>
      </w:r>
      <w:r w:rsidRPr="00B65246">
        <w:rPr>
          <w:rFonts w:ascii="Brill" w:hAnsi="Brill"/>
          <w:noProof/>
        </w:rPr>
        <w:t>, 5.7 (2019), 39–43 https://doi.org/10.31871/ijntr.5.7.6.</w:t>
      </w:r>
      <w:r w:rsidRPr="00B65246">
        <w:rPr>
          <w:rFonts w:ascii="Brill" w:hAnsi="Brill"/>
        </w:rPr>
        <w:fldChar w:fldCharType="end"/>
      </w:r>
    </w:p>
  </w:footnote>
  <w:footnote w:id="14">
    <w:p w14:paraId="3340FFE4"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1088/1742-6596/1155/1/012081","ISSN":"17426596","abstract":"Modules are teaching materials that can be used independently, so that module development is very useful in the learning process. Therefore, this study aims to develop Islamic nuances calculus modules with an open-ended approach to real number system material. The research method used is research and development (R &amp; D) with a 4D model. The 4D model consists of four stages: define, design, development, and dissemination. At the development stage, an assessment is carried out to determine the feasibility of the module. This assessment was carried out by 2 material expert validators, 2 Islamic religious material validators, and 1 media expert validator. The withdrawal of the module was obtained based on limited trials on 10 respondents, namely students of Raden Intan Lampung State Islamic University. The conclusions obtained from this study are Islamic nuanced calculus modules with open-ended approaches to the real number system material is valid and appropriate to use as teaching materials and the attractiveness is in the attractive criteria.","author":[{"dropping-particle":"","family":"Maskur","given":"R.","non-dropping-particle":"","parse-names":false,"suffix":""},{"dropping-particle":"","family":"Syazali","given":"M.","non-dropping-particle":"","parse-names":false,"suffix":""},{"dropping-particle":"","family":"Utami","given":"L. F.","non-dropping-particle":"","parse-names":false,"suffix":""}],"container-title":"Journal of Physics: Conference Series","id":"ITEM-1","issue":"1","issued":{"date-parts":[["2019"]]},"title":"Islamic-Nuanced Calculus Module with Open-Ended Approach in Real Number System Material","type":"article-journal","volume":"1155"},"uris":["http://www.mendeley.com/documents/?uuid=7eb64652-664e-4314-8559-ce4dfddc30fe"]}],"mendeley":{"formattedCitation":"R. Maskur, M. Syazali, and L. F. Utami, ‘Islamic-Nuanced Calculus Module with Open-Ended Approach in Real Number System Material’, &lt;i&gt;Journal of Physics: Conference Series&lt;/i&gt;, 1155.1 (2019) &lt;https://doi.org/10.1088/1742-6596/1155/1/012081&gt;.","plainTextFormattedCitation":"R. Maskur, M. Syazali, and L. F. Utami, ‘Islamic-Nuanced Calculus Module with Open-Ended Approach in Real Number System Material’, Journal of Physics: Conference Series, 1155.1 (2019) .","previouslyFormattedCitation":"(Maskur et al., 2019)"},"properties":{"noteIndex":13},"schema":"https://github.com/citation-style-language/schema/raw/master/csl-citation.json"}</w:instrText>
      </w:r>
      <w:r w:rsidRPr="00B65246">
        <w:rPr>
          <w:rFonts w:ascii="Brill" w:hAnsi="Brill"/>
        </w:rPr>
        <w:fldChar w:fldCharType="separate"/>
      </w:r>
      <w:r w:rsidRPr="00B65246">
        <w:rPr>
          <w:rFonts w:ascii="Brill" w:hAnsi="Brill"/>
          <w:noProof/>
        </w:rPr>
        <w:t xml:space="preserve">R. Maskur, M. Syazali, and L. F. Utami, ‘Islamic-Nuanced Calculus Module with Open-Ended Approach in Real Number System Material’, </w:t>
      </w:r>
      <w:r w:rsidRPr="00B65246">
        <w:rPr>
          <w:rFonts w:ascii="Brill" w:hAnsi="Brill"/>
          <w:i/>
          <w:noProof/>
        </w:rPr>
        <w:t>Journal of Physics: Conference Series</w:t>
      </w:r>
      <w:r w:rsidRPr="00B65246">
        <w:rPr>
          <w:rFonts w:ascii="Brill" w:hAnsi="Brill"/>
          <w:noProof/>
        </w:rPr>
        <w:t>, 1155.1 (2019) https://doi.org/10.1088/1742-6596/1155/1/012081.</w:t>
      </w:r>
      <w:r w:rsidRPr="00B65246">
        <w:rPr>
          <w:rFonts w:ascii="Brill" w:hAnsi="Brill"/>
        </w:rPr>
        <w:fldChar w:fldCharType="end"/>
      </w:r>
    </w:p>
  </w:footnote>
  <w:footnote w:id="15">
    <w:p w14:paraId="5FA5972E"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33394/jollt.v9i2.3491","ISSN":"2338-0810","abstract":"When deciding to use the media, of course, the decision to use the media must be able to accept the advantages and disadvantages of the media. The advantages of a media used are expected to increase understanding in using the media, on the other hand, the disadvantages when using a media are expected to be minimized. This study aims to investigate the advantages and disadvantages as well as the effectiveness of using Google classroom media to improve students’ reading comprehension. The method used is descriptive qualitative study. The results of this study indicate that the use of Google Classroom media is effective in the learning process in ELT settings. This research presents the benefits of using this media in the learning process to improve reading comprehension. It can be accessed anytime and anywhere, flexible time, and a more innovative learning model (based on E-learning). Some of the benefits that can be obtained from using Google media, some shortcomings are encountered when using this media. Students must have a Google account, there is no face-to-face class, must be connected to the internet, and waste of internet financing.  ","author":[{"dropping-particle":"","family":"Susanti","given":"Lusi","non-dropping-particle":"","parse-names":false,"suffix":""},{"dropping-particle":"","family":"Junining","given":"Esti","non-dropping-particle":"","parse-names":false,"suffix":""},{"dropping-particle":"","family":"Hamamah","given":"Hamamah","non-dropping-particle":"","parse-names":false,"suffix":""}],"container-title":"Journal of Languages and Language Teaching","id":"ITEM-1","issue":"2","issued":{"date-parts":[["2021"]]},"page":"204","title":"Investigating the Implementation of Google Classroom To Improve Reading Comprehension: Advantage and Disadvantage","type":"article-journal","volume":"9"},"uris":["http://www.mendeley.com/documents/?uuid=229014b1-e79c-4f29-a2a6-b22656910121"]}],"mendeley":{"formattedCitation":"Lusi Susanti, Esti Junining, and Hamamah Hamamah, ‘Investigating the Implementation of Google Classroom To Improve Reading Comprehension: Advantage and Disadvantage’, &lt;i&gt;Journal of Languages and Language Teaching&lt;/i&gt;, 9.2 (2021), 204 &lt;https://doi.org/10.33394/jollt.v9i2.3491&gt;.","plainTextFormattedCitation":"Lusi Susanti, Esti Junining, and Hamamah Hamamah, ‘Investigating the Implementation of Google Classroom To Improve Reading Comprehension: Advantage and Disadvantage’, Journal of Languages and Language Teaching, 9.2 (2021), 204 .","previouslyFormattedCitation":"(Susanti et al., 2021)"},"properties":{"noteIndex":14},"schema":"https://github.com/citation-style-language/schema/raw/master/csl-citation.json"}</w:instrText>
      </w:r>
      <w:r w:rsidRPr="00B65246">
        <w:rPr>
          <w:rFonts w:ascii="Brill" w:hAnsi="Brill"/>
        </w:rPr>
        <w:fldChar w:fldCharType="separate"/>
      </w:r>
      <w:r w:rsidRPr="00B65246">
        <w:rPr>
          <w:rFonts w:ascii="Brill" w:hAnsi="Brill"/>
          <w:noProof/>
        </w:rPr>
        <w:t xml:space="preserve">Lusi Susanti, Esti Junining, and Hamamah Hamamah, ‘Investigating the Implementation of Google Classroom To Improve Reading Comprehension: Advantage and Disadvantage’, </w:t>
      </w:r>
      <w:r w:rsidRPr="00B65246">
        <w:rPr>
          <w:rFonts w:ascii="Brill" w:hAnsi="Brill"/>
          <w:i/>
          <w:noProof/>
        </w:rPr>
        <w:t>Journal of Languages and Language Teaching</w:t>
      </w:r>
      <w:r w:rsidRPr="00B65246">
        <w:rPr>
          <w:rFonts w:ascii="Brill" w:hAnsi="Brill"/>
          <w:noProof/>
        </w:rPr>
        <w:t>, 9.2 (2021), 204 https://doi.org/10.33394/jollt.v9i2.3491.</w:t>
      </w:r>
      <w:r w:rsidRPr="00B65246">
        <w:rPr>
          <w:rFonts w:ascii="Brill" w:hAnsi="Brill"/>
        </w:rPr>
        <w:fldChar w:fldCharType="end"/>
      </w:r>
    </w:p>
  </w:footnote>
  <w:footnote w:id="16">
    <w:p w14:paraId="6EA5B93E"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ISBN":"9786021186015","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w:instrText>
      </w:r>
      <w:r w:rsidRPr="00B65246">
        <w:rPr>
          <w:rFonts w:ascii="Times New Roman" w:hAnsi="Times New Roman" w:cs="Times New Roman"/>
        </w:rPr>
        <w:instrText>رازی</w:instrText>
      </w:r>
      <w:r w:rsidRPr="00B65246">
        <w:rPr>
          <w:rFonts w:ascii="Brill" w:hAnsi="Brill"/>
        </w:rPr>
        <w:instrText>","given":"</w:instrText>
      </w:r>
      <w:r w:rsidRPr="00B65246">
        <w:rPr>
          <w:rFonts w:ascii="Times New Roman" w:hAnsi="Times New Roman" w:cs="Times New Roman"/>
        </w:rPr>
        <w:instrText>محمد</w:instrText>
      </w:r>
      <w:r w:rsidRPr="00B65246">
        <w:rPr>
          <w:rFonts w:ascii="Brill" w:hAnsi="Brill"/>
        </w:rPr>
        <w:instrText xml:space="preserve"> </w:instrText>
      </w:r>
      <w:r w:rsidRPr="00B65246">
        <w:rPr>
          <w:rFonts w:ascii="Times New Roman" w:hAnsi="Times New Roman" w:cs="Times New Roman"/>
        </w:rPr>
        <w:instrText>ابن</w:instrText>
      </w:r>
      <w:r w:rsidRPr="00B65246">
        <w:rPr>
          <w:rFonts w:ascii="Brill" w:hAnsi="Brill"/>
        </w:rPr>
        <w:instrText xml:space="preserve"> </w:instrText>
      </w:r>
      <w:r w:rsidRPr="00B65246">
        <w:rPr>
          <w:rFonts w:ascii="Times New Roman" w:hAnsi="Times New Roman" w:cs="Times New Roman"/>
        </w:rPr>
        <w:instrText>زکریای</w:instrText>
      </w:r>
      <w:r w:rsidRPr="00B65246">
        <w:rPr>
          <w:rFonts w:ascii="Brill" w:hAnsi="Brill"/>
        </w:rPr>
        <w:instrText>","non-dropping-particle":"","parse-names":false,"suffix":""}],"id":"ITEM-1","issued":{"date-parts":[["1384"]]},"title":"No Title</w:instrText>
      </w:r>
      <w:r w:rsidRPr="00B65246">
        <w:rPr>
          <w:rFonts w:ascii="Times New Roman" w:hAnsi="Times New Roman" w:cs="Times New Roman"/>
        </w:rPr>
        <w:instrText>الحاوی</w:instrText>
      </w:r>
      <w:r w:rsidRPr="00B65246">
        <w:rPr>
          <w:rFonts w:ascii="Brill" w:hAnsi="Brill"/>
        </w:rPr>
        <w:instrText xml:space="preserve"> </w:instrText>
      </w:r>
      <w:r w:rsidRPr="00B65246">
        <w:rPr>
          <w:rFonts w:ascii="Times New Roman" w:hAnsi="Times New Roman" w:cs="Times New Roman"/>
        </w:rPr>
        <w:instrText>جلد</w:instrText>
      </w:r>
      <w:r w:rsidRPr="00B65246">
        <w:rPr>
          <w:rFonts w:ascii="Brill" w:hAnsi="Brill"/>
        </w:rPr>
        <w:instrText xml:space="preserve"> </w:instrText>
      </w:r>
      <w:r w:rsidRPr="00B65246">
        <w:rPr>
          <w:rFonts w:ascii="Times New Roman" w:hAnsi="Times New Roman" w:cs="Times New Roman"/>
        </w:rPr>
        <w:instrText>بیستم</w:instrText>
      </w:r>
      <w:r w:rsidRPr="00B65246">
        <w:rPr>
          <w:rFonts w:ascii="Brill" w:hAnsi="Brill"/>
        </w:rPr>
        <w:instrText>","type":"book"},"uris":["http://www.mendeley.com/documents/?uuid=31497a92-ae60-43a6-9837-33c814dd20ff","http://www.mendeley.com/documents/?uuid=f99d3003-a14d-490a-acba-9c2685e4b50f"]}],"mendeley":{"formattedCitation":"</w:instrText>
      </w:r>
      <w:r w:rsidRPr="00B65246">
        <w:rPr>
          <w:rFonts w:ascii="Times New Roman" w:hAnsi="Times New Roman" w:cs="Times New Roman"/>
        </w:rPr>
        <w:instrText>محمد</w:instrText>
      </w:r>
      <w:r w:rsidRPr="00B65246">
        <w:rPr>
          <w:rFonts w:ascii="Brill" w:hAnsi="Brill"/>
        </w:rPr>
        <w:instrText xml:space="preserve"> </w:instrText>
      </w:r>
      <w:r w:rsidRPr="00B65246">
        <w:rPr>
          <w:rFonts w:ascii="Times New Roman" w:hAnsi="Times New Roman" w:cs="Times New Roman"/>
        </w:rPr>
        <w:instrText>ابن</w:instrText>
      </w:r>
      <w:r w:rsidRPr="00B65246">
        <w:rPr>
          <w:rFonts w:ascii="Brill" w:hAnsi="Brill"/>
        </w:rPr>
        <w:instrText xml:space="preserve"> </w:instrText>
      </w:r>
      <w:r w:rsidRPr="00B65246">
        <w:rPr>
          <w:rFonts w:ascii="Times New Roman" w:hAnsi="Times New Roman" w:cs="Times New Roman"/>
        </w:rPr>
        <w:instrText>زکریای</w:instrText>
      </w:r>
      <w:r w:rsidRPr="00B65246">
        <w:rPr>
          <w:rFonts w:ascii="Brill" w:hAnsi="Brill"/>
        </w:rPr>
        <w:instrText xml:space="preserve"> </w:instrText>
      </w:r>
      <w:r w:rsidRPr="00B65246">
        <w:rPr>
          <w:rFonts w:ascii="Times New Roman" w:hAnsi="Times New Roman" w:cs="Times New Roman"/>
        </w:rPr>
        <w:instrText>رازی</w:instrText>
      </w:r>
      <w:r w:rsidRPr="00B65246">
        <w:rPr>
          <w:rFonts w:ascii="Brill" w:hAnsi="Brill"/>
        </w:rPr>
        <w:instrText>, &lt;i&gt;No Title</w:instrText>
      </w:r>
      <w:r w:rsidRPr="00B65246">
        <w:rPr>
          <w:rFonts w:ascii="Times New Roman" w:hAnsi="Times New Roman" w:cs="Times New Roman"/>
        </w:rPr>
        <w:instrText>الحاوی</w:instrText>
      </w:r>
      <w:r w:rsidRPr="00B65246">
        <w:rPr>
          <w:rFonts w:ascii="Brill" w:hAnsi="Brill"/>
        </w:rPr>
        <w:instrText xml:space="preserve"> </w:instrText>
      </w:r>
      <w:r w:rsidRPr="00B65246">
        <w:rPr>
          <w:rFonts w:ascii="Times New Roman" w:hAnsi="Times New Roman" w:cs="Times New Roman"/>
        </w:rPr>
        <w:instrText>جلد</w:instrText>
      </w:r>
      <w:r w:rsidRPr="00B65246">
        <w:rPr>
          <w:rFonts w:ascii="Brill" w:hAnsi="Brill"/>
        </w:rPr>
        <w:instrText xml:space="preserve"> </w:instrText>
      </w:r>
      <w:r w:rsidRPr="00B65246">
        <w:rPr>
          <w:rFonts w:ascii="Times New Roman" w:hAnsi="Times New Roman" w:cs="Times New Roman"/>
        </w:rPr>
        <w:instrText>بیستم</w:instrText>
      </w:r>
      <w:r w:rsidRPr="00B65246">
        <w:rPr>
          <w:rFonts w:ascii="Brill" w:hAnsi="Brill"/>
        </w:rPr>
        <w:instrText>&lt;/i&gt;, 1384.","manualFormatting":"Yusuf (2017)","plainTextFormattedCitation":"</w:instrText>
      </w:r>
      <w:r w:rsidRPr="00B65246">
        <w:rPr>
          <w:rFonts w:ascii="Times New Roman" w:hAnsi="Times New Roman" w:cs="Times New Roman"/>
        </w:rPr>
        <w:instrText>محمد</w:instrText>
      </w:r>
      <w:r w:rsidRPr="00B65246">
        <w:rPr>
          <w:rFonts w:ascii="Brill" w:hAnsi="Brill"/>
        </w:rPr>
        <w:instrText xml:space="preserve"> </w:instrText>
      </w:r>
      <w:r w:rsidRPr="00B65246">
        <w:rPr>
          <w:rFonts w:ascii="Times New Roman" w:hAnsi="Times New Roman" w:cs="Times New Roman"/>
        </w:rPr>
        <w:instrText>ابن</w:instrText>
      </w:r>
      <w:r w:rsidRPr="00B65246">
        <w:rPr>
          <w:rFonts w:ascii="Brill" w:hAnsi="Brill"/>
        </w:rPr>
        <w:instrText xml:space="preserve"> </w:instrText>
      </w:r>
      <w:r w:rsidRPr="00B65246">
        <w:rPr>
          <w:rFonts w:ascii="Times New Roman" w:hAnsi="Times New Roman" w:cs="Times New Roman"/>
        </w:rPr>
        <w:instrText>زکریای</w:instrText>
      </w:r>
      <w:r w:rsidRPr="00B65246">
        <w:rPr>
          <w:rFonts w:ascii="Brill" w:hAnsi="Brill"/>
        </w:rPr>
        <w:instrText xml:space="preserve"> </w:instrText>
      </w:r>
      <w:r w:rsidRPr="00B65246">
        <w:rPr>
          <w:rFonts w:ascii="Times New Roman" w:hAnsi="Times New Roman" w:cs="Times New Roman"/>
        </w:rPr>
        <w:instrText>رازی</w:instrText>
      </w:r>
      <w:r w:rsidRPr="00B65246">
        <w:rPr>
          <w:rFonts w:ascii="Brill" w:hAnsi="Brill"/>
        </w:rPr>
        <w:instrText>, No Title</w:instrText>
      </w:r>
      <w:r w:rsidRPr="00B65246">
        <w:rPr>
          <w:rFonts w:ascii="Times New Roman" w:hAnsi="Times New Roman" w:cs="Times New Roman"/>
        </w:rPr>
        <w:instrText>الحاوی</w:instrText>
      </w:r>
      <w:r w:rsidRPr="00B65246">
        <w:rPr>
          <w:rFonts w:ascii="Brill" w:hAnsi="Brill"/>
        </w:rPr>
        <w:instrText xml:space="preserve"> </w:instrText>
      </w:r>
      <w:r w:rsidRPr="00B65246">
        <w:rPr>
          <w:rFonts w:ascii="Times New Roman" w:hAnsi="Times New Roman" w:cs="Times New Roman"/>
        </w:rPr>
        <w:instrText>جلد</w:instrText>
      </w:r>
      <w:r w:rsidRPr="00B65246">
        <w:rPr>
          <w:rFonts w:ascii="Brill" w:hAnsi="Brill"/>
        </w:rPr>
        <w:instrText xml:space="preserve"> </w:instrText>
      </w:r>
      <w:r w:rsidRPr="00B65246">
        <w:rPr>
          <w:rFonts w:ascii="Times New Roman" w:hAnsi="Times New Roman" w:cs="Times New Roman"/>
        </w:rPr>
        <w:instrText>بیستم</w:instrText>
      </w:r>
      <w:r w:rsidRPr="00B65246">
        <w:rPr>
          <w:rFonts w:ascii="Brill" w:hAnsi="Brill"/>
        </w:rPr>
        <w:instrText>, 1384.","previouslyFormattedCitation":"(</w:instrText>
      </w:r>
      <w:r w:rsidRPr="00B65246">
        <w:rPr>
          <w:rFonts w:ascii="Times New Roman" w:hAnsi="Times New Roman" w:cs="Times New Roman"/>
        </w:rPr>
        <w:instrText>رازی</w:instrText>
      </w:r>
      <w:r w:rsidRPr="00B65246">
        <w:rPr>
          <w:rFonts w:ascii="Brill" w:hAnsi="Brill"/>
        </w:rPr>
        <w:instrText>, 1384)"},"properties":{"noteIndex":15},"schema":"https://github.com/citation-style-language/schema/raw/master/csl-citation.json"}</w:instrText>
      </w:r>
      <w:r w:rsidRPr="00B65246">
        <w:rPr>
          <w:rFonts w:ascii="Brill" w:hAnsi="Brill"/>
        </w:rPr>
        <w:fldChar w:fldCharType="separate"/>
      </w:r>
      <w:r w:rsidRPr="00B65246">
        <w:rPr>
          <w:rFonts w:ascii="Brill" w:hAnsi="Brill"/>
          <w:noProof/>
        </w:rPr>
        <w:t>Yusuf (2017)</w:t>
      </w:r>
      <w:r w:rsidRPr="00B65246">
        <w:rPr>
          <w:rFonts w:ascii="Brill" w:hAnsi="Brill"/>
        </w:rPr>
        <w:fldChar w:fldCharType="end"/>
      </w:r>
    </w:p>
  </w:footnote>
  <w:footnote w:id="17">
    <w:p w14:paraId="66C07130"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ISSN":"2005-4238","abstract":"Currently, various countries in the world, are shocked by an outbreak of a disease caused by a virus called corona or better known as COVID-19 (Corona Virus Diseases-19). As a result of the COVID-19 pandemic, leading to the implementation of various policies to break the chain of the spread of the COVID-19 virus in Indonesia. One of the efforts made by the government in Indonesia is to implement an appeal to the public to carry out physical distancing, one of which is in the field of Education where the learning process is done online at home. This study aims to find out how effectively the use of the blended-learning learning model with moodle applications in Elementary School Teacher Education students during the COVID-19 pandemic. This type of research is a quasi-experimental design with a pretest-posttest control group. The results of this study indicate that the use of the moodle blended-learning learning model in Elementary School Teacher Education students during the COVID-19 pandemic period is effective and can be used as a network-based learning solution or online.","author":[{"dropping-particle":"","family":"Subandowo","given":"Marianus","non-dropping-particle":"","parse-names":false,"suffix":""},{"dropping-particle":"","family":"Asri Humaira","given":"Megan","non-dropping-particle":"","parse-names":false,"suffix":""},{"dropping-particle":"","family":"Rusmiati Aliyyah","given":"Rusi","non-dropping-particle":"","parse-names":false,"suffix":""},{"dropping-particle":"","family":"Rachmadtullah","given":"Reza","non-dropping-particle":"","parse-names":false,"suffix":""},{"dropping-particle":"","family":"Samsudin","given":"Achmad","non-dropping-particle":"","parse-names":false,"suffix":""},{"dropping-particle":"","family":"Nurtanto","given":"Muhammad","non-dropping-particle":"","parse-names":false,"suffix":""}],"container-title":"International Journal of Advanced Science and Technology","id":"ITEM-1","issue":"7","issued":{"date-parts":[["2020"]]},"page":"3272-3277","title":"Use of Blended Learning with Moodle: Study Effectiveness in Elementary School Teacher Education Students during The COVID-19 pandemic Hibah Disertasi View project Developing diagnostic test formed in Four Tier-Test and Conceptual Change Model with PDEODE*","type":"article-journal","volume":"29"},"uris":["http://www.mendeley.com/documents/?uuid=0c1ac79f-54d1-4b88-8675-f964c6afdf5b","http://www.mendeley.com/documents/?uuid=61a9d017-3022-4b3c-be2f-52fa589c9b1d"]}],"mendeley":{"formattedCitation":"Marianus Subandowo and others, ‘Use of Blended Learning with Moodle: Study Effectiveness in Elementary School Teacher Education Students during The COVID-19 Pandemic Hibah Disertasi View Project Developing Diagnostic Test Formed in Four Tier-Test and Conceptual Change Model with PDEODE*’, &lt;i&gt;International Journal of Advanced Science and Technology&lt;/i&gt;, 29.7 (2020), 3272–77.","plainTextFormattedCitation":"Marianus Subandowo and others, ‘Use of Blended Learning with Moodle: Study Effectiveness in Elementary School Teacher Education Students during The COVID-19 Pandemic Hibah Disertasi View Project Developing Diagnostic Test Formed in Four Tier-Test and Conceptual Change Model with PDEODE*’, International Journal of Advanced Science and Technology, 29.7 (2020), 3272–77.","previouslyFormattedCitation":"(Subandowo et al., 2020)"},"properties":{"noteIndex":16},"schema":"https://github.com/citation-style-language/schema/raw/master/csl-citation.json"}</w:instrText>
      </w:r>
      <w:r w:rsidRPr="00B65246">
        <w:rPr>
          <w:rFonts w:ascii="Brill" w:hAnsi="Brill"/>
        </w:rPr>
        <w:fldChar w:fldCharType="separate"/>
      </w:r>
      <w:r w:rsidRPr="00B65246">
        <w:rPr>
          <w:rFonts w:ascii="Brill" w:hAnsi="Brill"/>
          <w:noProof/>
        </w:rPr>
        <w:t xml:space="preserve">Marianus Subandowo and others, ‘Use of Blended Learning with Moodle: Study Effectiveness in Elementary School Teacher Education Students during The COVID-19 Pandemic Hibah Disertasi View Project Developing Diagnostic Test Formed in Four Tier-Test and Conceptual Change Model with PDEODE*’, </w:t>
      </w:r>
      <w:r w:rsidRPr="00B65246">
        <w:rPr>
          <w:rFonts w:ascii="Brill" w:hAnsi="Brill"/>
          <w:i/>
          <w:noProof/>
        </w:rPr>
        <w:t>International Journal of Advanced Science and Technology</w:t>
      </w:r>
      <w:r w:rsidRPr="00B65246">
        <w:rPr>
          <w:rFonts w:ascii="Brill" w:hAnsi="Brill"/>
          <w:noProof/>
        </w:rPr>
        <w:t>, 29.7 (2020), 3272–77.</w:t>
      </w:r>
      <w:r w:rsidRPr="00B65246">
        <w:rPr>
          <w:rFonts w:ascii="Brill" w:hAnsi="Brill"/>
        </w:rPr>
        <w:fldChar w:fldCharType="end"/>
      </w:r>
    </w:p>
  </w:footnote>
  <w:footnote w:id="18">
    <w:p w14:paraId="7FC32D67"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ISBN":"9780415638555","author":[{"dropping-particle":"","family":"William","given":"D","non-dropping-particle":"","parse-names":false,"suffix":""},{"dropping-particle":"","family":"Marilynn","given":"B","non-dropping-particle":"","parse-names":false,"suffix":""}],"id":"ITEM-1","issued":{"date-parts":[["0"]]},"title":"PRINCIPLES AND METHODS","type":"book"},"uris":["http://www.mendeley.com/documents/?uuid=26d718d1-1740-45d2-8fa1-acf020345941","http://www.mendeley.com/documents/?uuid=772f1ecd-8924-4a05-b1af-1967181077dd"]}],"mendeley":{"formattedCitation":"D William and B Marilynn, &lt;i&gt;PRINCIPLES AND METHODS&lt;/i&gt;.","manualFormatting":"William &amp; Marilynn (2015)","plainTextFormattedCitation":"D William and B Marilynn, PRINCIPLES AND METHODS.","previouslyFormattedCitation":"(William &amp; Marilynn, n.d.)"},"properties":{"noteIndex":17},"schema":"https://github.com/citation-style-language/schema/raw/master/csl-citation.json"}</w:instrText>
      </w:r>
      <w:r w:rsidRPr="00B65246">
        <w:rPr>
          <w:rFonts w:ascii="Brill" w:hAnsi="Brill"/>
        </w:rPr>
        <w:fldChar w:fldCharType="separate"/>
      </w:r>
      <w:r w:rsidRPr="00B65246">
        <w:rPr>
          <w:rFonts w:ascii="Brill" w:hAnsi="Brill"/>
          <w:noProof/>
        </w:rPr>
        <w:t>William &amp; Marilynn (2015)</w:t>
      </w:r>
      <w:r w:rsidRPr="00B65246">
        <w:rPr>
          <w:rFonts w:ascii="Brill" w:hAnsi="Brill"/>
        </w:rPr>
        <w:fldChar w:fldCharType="end"/>
      </w:r>
    </w:p>
  </w:footnote>
  <w:footnote w:id="19">
    <w:p w14:paraId="7DB1C8FE"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33394/jollt.v9i2.3491","ISSN":"2338-0810","abstract":"When deciding to use the media, of course, the decision to use the media must be able to accept the advantages and disadvantages of the media. The advantages of a media used are expected to increase understanding in using the media, on the other hand, the disadvantages when using a media are expected to be minimized. This study aims to investigate the advantages and disadvantages as well as the effectiveness of using Google classroom media to improve students’ reading comprehension. The method used is descriptive qualitative study. The results of this study indicate that the use of Google Classroom media is effective in the learning process in ELT settings. This research presents the benefits of using this media in the learning process to improve reading comprehension. It can be accessed anytime and anywhere, flexible time, and a more innovative learning model (based on E-learning). Some of the benefits that can be obtained from using Google media, some shortcomings are encountered when using this media. Students must have a Google account, there is no face-to-face class, must be connected to the internet, and waste of internet financing.  ","author":[{"dropping-particle":"","family":"Susanti","given":"Lusi","non-dropping-particle":"","parse-names":false,"suffix":""},{"dropping-particle":"","family":"Junining","given":"Esti","non-dropping-particle":"","parse-names":false,"suffix":""},{"dropping-particle":"","family":"Hamamah","given":"Hamamah","non-dropping-particle":"","parse-names":false,"suffix":""}],"container-title":"Journal of Languages and Language Teaching","id":"ITEM-1","issue":"2","issued":{"date-parts":[["2021"]]},"page":"204","title":"Investigating the Implementation of Google Classroom To Improve Reading Comprehension: Advantage and Disadvantage","type":"article-journal","volume":"9"},"uris":["http://www.mendeley.com/documents/?uuid=229014b1-e79c-4f29-a2a6-b22656910121"]}],"mendeley":{"formattedCitation":"Susanti, Junining, and Hamamah.","manualFormatting":"Susanti and Junining (2021)","plainTextFormattedCitation":"Susanti, Junining, and Hamamah.","previouslyFormattedCitation":"(Susanti et al., 2021)"},"properties":{"noteIndex":18},"schema":"https://github.com/citation-style-language/schema/raw/master/csl-citation.json"}</w:instrText>
      </w:r>
      <w:r w:rsidRPr="00B65246">
        <w:rPr>
          <w:rFonts w:ascii="Brill" w:hAnsi="Brill"/>
        </w:rPr>
        <w:fldChar w:fldCharType="separate"/>
      </w:r>
      <w:r w:rsidRPr="00B65246">
        <w:rPr>
          <w:rFonts w:ascii="Brill" w:hAnsi="Brill"/>
          <w:noProof/>
        </w:rPr>
        <w:t>Susanti and Junining (2021)</w:t>
      </w:r>
      <w:r w:rsidRPr="00B65246">
        <w:rPr>
          <w:rFonts w:ascii="Brill" w:hAnsi="Brill"/>
        </w:rPr>
        <w:fldChar w:fldCharType="end"/>
      </w:r>
    </w:p>
  </w:footnote>
  <w:footnote w:id="20">
    <w:p w14:paraId="2878ACCA"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DOI":"10.12928/ijemi.v2i2.3439","ISSN":"2721-933X","abstract":"Technology has impacted most of the sectors, including the education field.  Nowadays, many schools have incorporated technology through Information and Communication Technologies (ICT) into learning. This research investigates students' perception of Google Classroom as a learning tool during the covid-19 pandemic. The method used in this research is quantitative descriptive through an online questionnaire and online deep interview sessions with students from SMP Muhammadiyah Yogyakarta. Twenty-eight students have been joining Google Classroom in English learning for at least one term during the covid-19 pandemic. Five students also interviewed to seek more information about their experiences using Google Classroom. Findings showed that several factors influence the students' online learning process in a covid-19 pandemic, namely, usefulness, ease of use, ease of learning, and satisfaction. In general, Google Classroom is very useful in improving students' skills, abilities, discipline, and independent learning through teaching materials.","author":[{"dropping-particle":"","family":"Oktaria","given":"Annafi Annanda","non-dropping-particle":"","parse-names":false,"suffix":""},{"dropping-particle":"","family":"Rahmayadevi","given":"Laksmita","non-dropping-particle":"","parse-names":false,"suffix":""}],"container-title":"International Journal of Educational Management and Innovation","id":"ITEM-1","issue":"2","issued":{"date-parts":[["2021"]]},"page":"153","title":"Students' Perceptions of Using Google Classroom During the Covid-19 Pandemicc","type":"article-journal","volume":"2"},"uris":["http://www.mendeley.com/documents/?uuid=54a90f71-0de7-45ed-927f-bb5bd822e18b","http://www.mendeley.com/documents/?uuid=3088c4f2-eb93-46c3-8099-17a3c66039ba"]}],"mendeley":{"formattedCitation":"Annafi Annanda Oktaria and Laksmita Rahmayadevi, ‘Students’ Perceptions of Using Google Classroom During the Covid-19 Pandemicc’, &lt;i&gt;International Journal of Educational Management and Innovation&lt;/i&gt;, 2.2 (2021), 153 &lt;https://doi.org/10.12928/ijemi.v2i2.3439&gt;.","manualFormatting":"(Oktaria &amp; Rahmayadevi: 2021)","plainTextFormattedCitation":"Annafi Annanda Oktaria and Laksmita Rahmayadevi, ‘Students’ Perceptions of Using Google Classroom During the Covid-19 Pandemicc’, International Journal of Educational Management and Innovation, 2.2 (2021), 153 .","previouslyFormattedCitation":"(Oktaria &amp; Rahmayadevi, 2021)"},"properties":{"noteIndex":19},"schema":"https://github.com/citation-style-language/schema/raw/master/csl-citation.json"}</w:instrText>
      </w:r>
      <w:r w:rsidRPr="00B65246">
        <w:rPr>
          <w:rFonts w:ascii="Brill" w:hAnsi="Brill"/>
        </w:rPr>
        <w:fldChar w:fldCharType="separate"/>
      </w:r>
      <w:r w:rsidRPr="00B65246">
        <w:rPr>
          <w:rFonts w:ascii="Brill" w:hAnsi="Brill"/>
          <w:noProof/>
        </w:rPr>
        <w:t>(Oktaria &amp; Rahmayadevi: 2021)</w:t>
      </w:r>
      <w:r w:rsidRPr="00B65246">
        <w:rPr>
          <w:rFonts w:ascii="Brill" w:hAnsi="Brill"/>
        </w:rPr>
        <w:fldChar w:fldCharType="end"/>
      </w:r>
    </w:p>
  </w:footnote>
  <w:footnote w:id="21">
    <w:p w14:paraId="3889863E" w14:textId="77777777" w:rsidR="0042560C" w:rsidRPr="00B65246" w:rsidRDefault="0042560C" w:rsidP="00B65246">
      <w:pPr>
        <w:pStyle w:val="FootnoteText"/>
        <w:ind w:firstLine="567"/>
        <w:jc w:val="both"/>
        <w:rPr>
          <w:rFonts w:ascii="Brill" w:hAnsi="Brill"/>
          <w:lang w:val="en-GB"/>
        </w:rPr>
      </w:pPr>
      <w:r w:rsidRPr="00B65246">
        <w:rPr>
          <w:rStyle w:val="FootnoteReference"/>
          <w:rFonts w:ascii="Brill" w:hAnsi="Brill"/>
        </w:rPr>
        <w:footnoteRef/>
      </w:r>
      <w:r w:rsidRPr="00B65246">
        <w:rPr>
          <w:rFonts w:ascii="Brill" w:hAnsi="Brill"/>
        </w:rPr>
        <w:t xml:space="preserve"> </w:t>
      </w:r>
      <w:r w:rsidRPr="00B65246">
        <w:rPr>
          <w:rFonts w:ascii="Brill" w:hAnsi="Brill"/>
        </w:rPr>
        <w:fldChar w:fldCharType="begin" w:fldLock="1"/>
      </w:r>
      <w:r w:rsidRPr="00B65246">
        <w:rPr>
          <w:rFonts w:ascii="Brill" w:hAnsi="Brill"/>
        </w:rPr>
        <w:instrText>ADDIN CSL_CITATION {"citationItems":[{"id":"ITEM-1","itemData":{"ISBN":"9783540773405","ISSN":"15590100","PMID":"25246403","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Priestnall","given":"Simon L.","non-dropping-particle":"","parse-names":false,"suffix":""},{"dropping-particle":"","family":"Okumbe","given":"Nancy","non-dropping-particle":"","parse-names":false,"suffix":""},{"dropping-particle":"","family":"Orengo","given":"Linda","non-dropping-particle":"","parse-names":false,"suffix":""},{"dropping-particle":"","family":"Okoth","given":"Richard","non-dropping-particle":"","parse-names":false,"suffix":""},{"dropping-particle":"","family":"Gupta","given":"Surinder","non-dropping-particle":"","parse-names":false,"suffix":""},{"dropping-particle":"","family":"Gupta","given":"Nikita Nakul","non-dropping-particle":"","parse-names":false,"suffix":""},{"dropping-particle":"","family":"Gupta","given":"Nikita Nakul","non-dropping-particle":"","parse-names":false,"suffix":""},{"dropping-particle":"","family":"Hidrobo","given":"Melissa","non-dropping-particle":"","parse-names":false,"suffix":""},{"dropping-particle":"","family":"Kumar","given":"Neha","non-dropping-particle":"","parse-names":false,"suffix":""},{"dropping-particle":"","family":"Palermo","given":"Tia","non-dropping-particle":"","parse-names":false,"suffix":""},{"dropping-particle":"","family":"Peterman","given":"Amber","non-dropping-particle":"","parse-names":false,"suffix":""},{"dropping-particle":"","family":"Roy","given":"Shalini","non-dropping-particle":"","parse-names":false,"suffix":""},{"dropping-particle":"","family":"Konig","given":"Maximilian F.","non-dropping-particle":"","parse-names":false,"suffix":""},{"dropping-particle":"","family":"Powell","given":"Mike","non-dropping-particle":"","parse-names":false,"suffix":""},{"dropping-particle":"","family":"Staedtke","given":"Verena","non-dropping-particle":"","parse-names":false,"suffix":""},{"dropping-particle":"","family":"Bai","given":"Ren Yuan","non-dropping-particle":"","parse-names":false,"suffix":""},{"dropping-particle":"","family":"Thomas","given":"David L.","non-dropping-particle":"","parse-names":false,"suffix":""},{"dropping-particle":"","family":"Fischer","given":"Nicole","non-dropping-particle":"","parse-names":false,"suffix":""},{"dropping-particle":"","family":"Huq","given":"Sakibul","non-dropping-particle":"","parse-names":false,"suffix":""},{"dropping-particle":"","family":"Khalafallah","given":"Adham M.","non-dropping-particle":"","parse-names":false,"suffix":""},{"dropping-particle":"","family":"Koenecke","given":"Allison","non-dropping-particle":"","parse-names":false,"suffix":""},{"dropping-particle":"","family":"Xiong","given":"Ruoxuan","non-dropping-particle":"","parse-names":false,"suffix":""},{"dropping-particle":"","family":"Mensh","given":"Brett","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Vogelstein","given":"Joshua T.","non-dropping-particle":"","parse-names":false,"suffix":""},{"dropping-particle":"","family":"Athey","given":"Susan","non-dropping-particle":"","parse-names":false,"suffix":""},{"dropping-particle":"","family":"Zhou","given":"Shibin","non-dropping-particle":"","parse-names":false,"suffix":""},{"dropping-particle":"","family":"Bettegowda","given":"Chetan","non-dropping-particle":"","parse-names":false,"suffix":""},{"dropping-particle":"","family":"Nanjwade","given":"Basavaraj K","non-dropping-particle":"","parse-names":false,"suffix":""},{"dropping-particle":"","family":"Close","given":"Magnolia","non-dropping-particle":"","parse-names":false,"suffix":""},{"dropping-particle":"","family":"Kecerdasan","given":"Inventori","non-dropping-particle":"","parse-names":false,"suffix":""},{"dropping-particle":"","family":"Ikep","given":"Pelbagai","non-dropping-particle":"","parse-names":false,"suffix":""},{"dropping-particle":"","family":"Book","given":"Recipe","non-dropping-particle":"","parse-names":false,"suffix":""},{"dropping-particle":"","family":"Marks","given":"Ray","non-dropping-particle":"","parse-names":false,"suffix":""},{"dropping-particle":"","family":"Unal","given":"Mehmet","non-dropping-particle":"","parse-names":false,"suffix":""},{"dropping-particle":"","family":"Irez","given":"Tulay","non-dropping-particle":"","parse-names":false,"suffix":""},{"dropping-particle":"","family":"Antao","given":"Vinicius C.","non-dropping-particle":"","parse-names":false,"suffix":""},{"dropping-particle":"","family":"Muravov","given":"Oleg I.","non-dropping-particle":"","parse-names":false,"suffix":""},{"dropping-particle":"","family":"Sapp","given":"James","non-dropping-particle":"","parse-names":false,"suffix":""},{"dropping-particle":"","family":"Larson","given":"Theodore C.","non-dropping-particle":"","parse-names":false,"suffix":""},{"dropping-particle":"","family":"Pallos","given":"L. Laszlo","non-dropping-particle":"","parse-names":false,"suffix":""},{"dropping-particle":"","family":"Sanchez","given":"Marchelle E.","non-dropping-particle":"","parse-names":false,"suffix":""},{"dropping-particle":"","family":"Williamson","given":"G. David","non-dropping-particle":"","parse-names":false,"suffix":""},{"dropping-particle":"","family":"Horton","given":"D. Kevin","non-dropping-particle":"","parse-names":false,"suffix":""},{"dropping-particle":"","family":"Kecerdasan","given":"Inventori","non-dropping-particle":"","parse-names":false,"suffix":""},{"dropping-particle":"","family":"Ikep","given":"Pelbagai","non-dropping-particle":"","parse-names":false,"suffix":""},{"dropping-particle":"","family":"Deb","given":"Soudeep","non-dropping-particle":"","parse-names":false,"suffix":""},{"dropping-particle":"","family":"Majumdar","given":"Manidipa","non-dropping-particle":"","parse-names":false,"suffix":""},{"dropping-particle":"","family":"Sunku","given":"Nithin","non-dropping-particle":"","parse-names":false,"suffix":""},{"dropping-particle":"","family":"Hospital","given":"Global","non-dropping-particle":"","parse-names":false,"suffix":""},{"dropping-particle":"","family":"Cdacc","given":"Tvet","non-dropping-particle":"","parse-names":false,"suffix":""},{"dropping-particle":"","family":"Sunku","given":"Nithin","non-dropping-particle":"","parse-names":false,"suffix":""},{"dropping-particle":"","family":"Hospital","given":"Global","non-dropping-particle":"","parse-names":false,"suffix":""},{"dropping-particle":"","family":"Bonilla-Aldana","given":"D. Katterine","non-dropping-particle":"","parse-names":false,"suffix":""},{"dropping-particle":"","family":"Jimenez-Diaz","given":"S. Daniela","non-dropping-particle":"","parse-names":false,"suffix":""},{"dropping-particle":"","family":"Patel","given":"Shailesh Kumar","non-dropping-particle":"","parse-names":false,"suffix":""},{"dropping-particle":"","family":"Dhama","given":"Kuldeep","non-dropping-particle":"","parse-names":false,"suffix":""},{"dropping-particle":"","family":"Rabaan","given":"Ali A.","non-dropping-particle":"","parse-names":false,"suffix":""},{"dropping-particle":"","family":"Sah","given":"Ranjit","non-dropping-particle":"","parse-names":false,"suffix":""},{"dropping-particle":"","family":"Sierra","given":"Manuel","non-dropping-particle":"","parse-names":false,"suffix":""},{"dropping-particle":"","family":"Zambrano","given":"Lysien I.","non-dropping-particle":"","parse-names":false,"suffix":""},{"dropping-particle":"","family":"Arteaga-Livias","given":"Kovy","non-dropping-particle":"","parse-names":false,"suffix":""},{"dropping-particle":"","family":"Rodriguez-Morales","given":"Alfonso J.","non-dropping-particle":"","parse-names":false,"suffix":""},{"dropping-particle":"","family":"biosyn Arzneimittel GmbH","given":"","non-dropping-particle":"","parse-names":false,"suffix":""},{"dropping-particle":"","family":"Fogarty","given":"Helen","non-dropping-particle":"","parse-names":false,"suffix":""},{"dropping-particle":"","family":"Townsend","given":"Liam","non-dropping-particle":"","parse-names":false,"suffix":""},{"dropping-particle":"","family":"Ni Cheallaigh","given":"Cliona","non-dropping-particle":"","parse-names":false,"suffix":""},{"dropping-particle":"","family":"Bergin","given":"Colm","non-dropping-particle":"","parse-names":false,"suffix":""},{"dropping-particle":"","family":"Martin-Loeches","given":"Ignacio","non-dropping-particle":"","parse-names":false,"suffix":""},{"dropping-particle":"","family":"Browne","given":"Paul","non-dropping-particle":"","parse-names":false,"suffix":""},{"dropping-particle":"","family":"Bacon","given":"Christopher L.","non-dropping-particle":"","parse-names":false,"suffix":""},{"dropping-particle":"","family":"Gaule","given":"Richard","non-dropping-particle":"","parse-names":false,"suffix":""},{"dropping-particle":"","family":"Gillett","given":"Alexander","non-dropping-particle":"","parse-names":false,"suffix":""},{"dropping-particle":"","family":"Byrne","given":"Mary","non-dropping-particle":"","parse-names":false,"suffix":""},{"dropping-particle":"","family":"Ryan","given":"Kelsey Kevin","non-dropping-particle":"","parse-names":false,"suffix":""},{"dropping-particle":"","family":"O’Connell","given":"Niamh","non-dropping-particle":"","parse-names":false,"suffix":""},{"dropping-particle":"","family":"O’Sullivan","given":"Jamie M.","non-dropping-particle":"","parse-names":false,"suffix":""},{"dropping-particle":"","family":"Conlon","given":"Niall","non-dropping-particle":"","parse-names":false,"suffix":""},{"dropping-particle":"","family":"O'Donnell","given":"James S.","non-dropping-particle":"","parse-names":false,"suffix":""},{"dropping-particle":"","family":"Sampieri","given":"Roberto Hernandez","non-dropping-particle":"","parse-names":false,"suffix":""},{"dropping-particle":"","family":"Burtscher","given":"Johannes","non-dropping-particle":"","parse-names":false,"suffix":""},{"dropping-particle":"","family":"Burtscher","given":"Martin","non-dropping-particle":"","parse-names":false,"suffix":""},{"dropping-particle":"","family":"Millet","given":"Grégoire P.","non-dropping-particle":"","parse-names":false,"suffix":""},{"dropping-particle":"","family":"Grellety","given":"Emmanuel","non-dropping-particle":"","parse-names":false,"suffix":""},{"dropping-particle":"","family":"Babakazo","given":"Pélagie","non-dropping-particle":"","parse-names":false,"suffix":""},{"dropping-particle":"","family":"Bangana","given":"Amina","non-dropping-particle":"","parse-names":false,"suffix":""},{"dropping-particle":"","family":"Mwamba","given":"Gustave","non-dropping-particle":"","parse-names":false,"suffix":""},{"dropping-particle":"","family":"Lezama","given":"Ines","non-dropping-particle":"","parse-names":false,"suffix":""},{"dropping-particle":"","family":"Zagre","given":"Noël Marie","non-dropping-particle":"","parse-names":false,"suffix":""},{"dropping-particle":"","family":"Ategbo","given":"Eric Alain","non-dropping-particle":"","parse-names":false,"suffix":""},{"dropping-particle":"","family":"Bentham","given":"James","non-dropping-particle":"","parse-names":false,"suffix":""},{"dropping-particle":"","family":"Cesare","given":"Mariachiara","non-dropping-particle":"Di","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 Ho","non-dropping-particle":"","parse-names":false,"suffix":""},{"dropping-particle":"","family":"Laxmaiah","given":"Avula","non-dropping-particle":"","parse-names":false,"suffix":""},{"dropping-particle":"","family":"Li","given":"Yanping Ya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family":"Albuhairan","given":"Fadia","non-dropping-particle":"","parse-names":false,"suffix":""},{"dropping-particle":"","family":"Aldhukair","given":"Shahla","non-dropping-particle":"","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 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 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iping Zhengming","non-dropping-particle":"","parse-names":false,"suffix":""},{"dropping-particle":"","family":"Cheng","given":"Ching 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 Ti","non-dropping-particle":"","parse-names":false,"suffix":""},{"dropping-particle":"","family":"Chirlaque","given":"María 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Curtis","given":"Amalia","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Kari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De","family":"Peña","given":"Jorge Escobedo","non-dropping-particle":"la","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 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 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 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ć","given":"Ana","non-dropping-particle":"","parse-names":false,"suffix":""},{"dropping-particle":"","family":"Jelaković","given":"Bojan","non-dropping-particle":"","parse-names":false,"suffix":""},{"dropping-particle":"","family":"Jennings","given":"Garry","non-dropping-particle":"","parse-names":false,"suffix":""},{"dropping-particle":"","family":"Jeong","given":"Seung 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ź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leher","given":"Cecily","non-dropping-particle":"","parse-names":false,"suffix":""},{"dropping-particle":"","family":"Kemper","given":"Han C.G.","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teeb","given":"Mohammad","non-dropping-particle":"","parse-names":false,"suffix":""},{"dropping-particle":"","family":"Khaw","given":"Kay 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 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lly","given":"Christa L.","non-dropping-particle":"","parse-names":false,"suffix":""},{"dropping-particle":"","family":"Lim","given":"Wei Yen","non-dropping-particle":"","parse-names":false,"suffix":""},{"dropping-particle":"","family":"Lima-Costa","given":"M. Fernanda","non-dropping-particle":"","parse-names":false,"suffix":""},{"dropping-particle":"","family":"Lin","given":"Hsien 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 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 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 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ć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Rodriguez-Perez","given":"María Del Cristo","non-dropping-particle":"","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non-dropping-particle":"Dos","parse-names":false,"suffix":""},{"dropping-particle":"","family":"Santos","given":"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 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 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 An","non-dropping-particle":"","parse-names":false,"suffix":""},{"dropping-particle":"","family":"Sundström","given":"Johan","non-dropping-particle":"","parse-names":false,"suffix":""},{"dropping-particle":"","family":"Sung","given":"Yn 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 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 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 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Rossem","given":"Lenie","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Wan Bebakar","given":"Wan Mohamad","non-dropping-particle":"","parse-names":false,"suffix":""},{"dropping-particle":"","family":"Wan Mohamud","given":"Wan Nazaimoon","non-dropping-particle":"","parse-names":false,"suffix":""},{"dropping-particle":"","family":"Wanderley","given":"Rildo S.","non-dropping-particle":"","parse-names":false,"suffix":""},{"dropping-particle":"","family":"Wang","given":"Ming Dong","non-dropping-particle":"","parse-names":false,"suffix":""},{"dropping-particle":"","family":"Wang","given":"Qian","non-dropping-particle":"","parse-names":false,"suffix":""},{"dropping-particle":"","family":"Wang","given":"Ya Xing Ying Wei","non-dropping-particle":"","parse-names":false,"suffix":""},{"dropping-particle":"","family":"Wang","given":"Ya Xing Ying 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Kêkê","given":"L. M.","non-dropping-particle":"","parse-names":false,"suffix":""},{"dropping-particle":"","family":"Samouda","given":"H.","non-dropping-particle":"","parse-names":false,"suffix":""},{"dropping-particle":"","family":"Jacobs","given":"Jeremy M.","non-dropping-particle":"","parse-names":false,"suffix":""},{"dropping-particle":"","family":"Pompeo","given":"C.","non-dropping-particle":"di","parse-names":false,"suffix":""},{"dropping-particle":"","family":"Lemdani","given":"M.","non-dropping-particle":"","parse-names":false,"suffix":""},{"dropping-particle":"","family":"Hubert","given":"H.","non-dropping-particle":"","parse-names":false,"suffix":""},{"dropping-particle":"","family":"Zitouni","given":"D.","non-dropping-particle":"","parse-names":false,"suffix":""},{"dropping-particle":"","family":"Guinhouya","given":"B. C.","non-dropping-particle":"","parse-names":false,"suffix":""},{"dropping-particle":"","family":"M.","given":"Teresa","non-dropping-particle":"","parse-names":false,"suffix":""},{"dropping-particle":"","family":"S.","given":"Preston","non-dropping-particle":"","parse-names":false,"suffix":""},{"dropping-particle":"","family":"K.","given":"Vinod","non-dropping-particle":"","parse-names":false,"suffix":""},{"dropping-particle":"","family":"Coello","given":"Miguel","non-dropping-particle":"","parse-names":false,"suffix":""},{"dropping-particle":"","family":"Widodo","given":"Slamet","non-dropping-particle":"","parse-names":false,"suffix":""},{"dropping-particle":"","family":"Riyadi","given":"Hadi","non-dropping-particle":"","parse-names":false,"suffix":""},{"dropping-particle":"","family":"Tanziha","given":"Ikeu","non-dropping-particle":"","parse-names":false,"suffix":""},{"dropping-particle":"","family":"Astawan","given":"Made","non-dropping-particle":"","parse-names":false,"suffix":""},{"dropping-particle":"","family":"Stephenson","given":"Kevin B.","non-dropping-particle":"","parse-names":false,"suffix":""},{"dropping-particle":"","family":"Agapova","given":"Sophia E.","non-dropping-particle":"","parse-names":false,"suffix":""},{"dropping-particle":"","family":"Divala","given":"Oscar","non-dropping-particle":"","parse-names":false,"suffix":""},{"dropping-particle":"","family":"Kaimila","given":"Yankho","non-dropping-particle":"","parse-names":false,"suffix":""},{"dropping-particle":"","family":"Maleta","given":"Kenneth M.","non-dropping-particle":"","parse-names":false,"suffix":""},{"dropping-particle":"","family":"Thakwalakwa","given":"Chrissie","non-dropping-particle":"","parse-names":false,"suffix":""},{"dropping-particle":"","family":"Ordiz","given":"M. Isabel","non-dropping-particle":"","parse-names":false,"suffix":""},{"dropping-particle":"","family":"Trehan","given":"Indi","non-dropping-particle":"","parse-names":false,"suffix":""},{"dropping-particle":"","family":"Manary","given":"Mark J.","non-dropping-particle":"","parse-names":false,"suffix":""},{"dropping-particle":"","family":"CODEX Alimentarius","given":"","non-dropping-particle":"","parse-names":false,"suffix":""},{"dropping-particle":"","family":"Codex Alimentarius Commission","given":"","non-dropping-particle":"","parse-names":false,"suffix":""},{"dropping-particle":"","family":"Commission","given":"Codex Alimentarius","non-dropping-particle":"","parse-names":false,"suffix":""},{"dropping-particle":"","family":"</w:instrText>
      </w:r>
      <w:r w:rsidRPr="00B65246">
        <w:rPr>
          <w:rFonts w:ascii="Times New Roman" w:hAnsi="Times New Roman" w:cs="Times New Roman"/>
        </w:rPr>
        <w:instrText>مجتهدی</w:instrText>
      </w:r>
      <w:r w:rsidRPr="00B65246">
        <w:rPr>
          <w:rFonts w:ascii="Brill" w:hAnsi="Brill"/>
        </w:rPr>
        <w:instrText xml:space="preserve"> </w:instrText>
      </w:r>
      <w:r w:rsidRPr="00B65246">
        <w:rPr>
          <w:rFonts w:ascii="Times New Roman" w:hAnsi="Times New Roman" w:cs="Times New Roman"/>
        </w:rPr>
        <w:instrText>م</w:instrText>
      </w:r>
      <w:r w:rsidRPr="00B65246">
        <w:rPr>
          <w:rFonts w:ascii="Brill" w:hAnsi="Brill"/>
        </w:rPr>
        <w:instrText>","given":"","non-dropping-particle":"","parse-names":false,"suffix":""},{"dropping-particle":"","family":"Riskesdas","given":"","non-dropping-particle":"","parse-names":false,"suffix":""},{"dropping-particle":"","family":"Kasturi","given":"Nivedita","non-dropping-particle":"","parse-names":false,"suffix":""},{"dropping-particle":"","family":"Gladstone","given":"Melissa J.","non-dropping-particle":"","parse-names":false,"suffix":""},{"dropping-particle":"","family":"Chandna","given":"Jaya","non-dropping-particle":"","parse-names":false,"suffix":""},{"dropping-particle":"","family":"Kandawasvika","given":"Gwendoline","non-dropping-particle":"","parse-names":false,"suffix":""},{"dropping-particle":"","family":"Ntozini","given":"Robert","non-dropping-particle":"","parse-names":false,"suffix":""},{"dropping-particle":"","family":"Majo","given":"Florence D.","non-dropping-particle":"","parse-names":false,"suffix":""},{"dropping-particle":"V.","family":"Tavengwa","given":"Naume","non-dropping-particle":"","parse-names":false,"suffix":""},{"dropping-particle":"","family":"Mbuya","given":"Mduduzi N.N.","non-dropping-particle":"","parse-names":false,"suffix":""},{"dropping-particle":"","family":"Mangwadu","given":"Goldberg T.","non-dropping-particle":"","parse-names":false,"suffix":""},{"dropping-particle":"","family":"Chigumira","given":"Ancikaria","non-dropping-particle":"","parse-names":false,"suffix":""},{"dropping-particle":"","family":"Chasokela","given":"Cynthia M.","non-dropping-particle":"","parse-names":false,"suffix":""},{"dropping-particle":"","family":"Moulton","given":"Lawrence H.","non-dropping-particle":"","parse-names":false,"suffix":""},{"dropping-particle":"","family":"Stoltzfus","given":"Rebecca J.","non-dropping-particle":"","parse-names":false,"suffix":""},{"dropping-particle":"","family":"Humphrey","given":"Jean H.","non-dropping-particle":"","parse-names":false,"suffix":""},{"dropping-particle":"","family":"Prendergast","given":"Andrew J.","non-dropping-particle":"","parse-names":false,"suffix":""},{"dropping-particle":"","family":"Kemenkes RI","given":"","non-dropping-particle":"","parse-names":false,"suffix":""},{"dropping-particle":"","family":"Manley","given":"Gerard","non-dropping-particle":"","parse-names":false,"suffix":""},{"dropping-particle":"","family":"Rahman","given":"Abir Abdel","non-dropping-particle":"","parse-names":false,"suffix":""},{"dropping-particle":"","family":"Jomaa","given":"Lamis","non-dropping-particle":"","parse-names":false,"suffix":""},{"dropping-particle":"","family":"Kahale","given":"Lara A.","non-dropping-particle":"","parse-names":false,"suffix":""},{"dropping-particle":"","family":"Adair","given":"Pauline","non-dropping-particle":"","parse-names":false,"suffix":""},{"dropping-particle":"","family":"Pine","given":"Cynthia","non-dropping-particle":"","parse-names":false,"suffix":""},{"dropping-particle":"","family":"Coob, L","given":"Laura K. Cobb","non-dropping-particle":"","parse-names":false,"suffix":""},{"dropping-particle":"","family":"Appel, L","given":"","non-dropping-particle":"","parse-names":false,"suffix":""},{"dropping-particle":"","family":"Anderson, Ch","given":"M. P. H.","non-dropping-particle":"","parse-names":false,"suffix":""},{"dropping-particle":"","family":"Gray","given":"Heewon Lee","non-dropping-particle":"","parse-names":false,"suffix":""},{"dropping-particle":"","family":"Contento","given":"Isobel R.","non-dropping-particle":"","parse-names":false,"suffix":""},{"dropping-particle":"","family":"Koch","given":"Pamela A.","non-dropping-particle":"","parse-names":false,"suffix":""},{"dropping-particle":"Di","family":"Noia","given":"Jennifer","non-dropping-particle":"","parse-names":false,"suffix":""},{"dropping-particle":"","family":"International","given":"WCRF","non-dropping-particle":"","parse-names":false,"suffix":""},{"dropping-particle":"","family":"Association","given":"American diabetes","non-dropping-particle":"","parse-names":false,"suffix":""},{"dropping-particle":"","family":"Mukti","given":"Kana Satria","non-dropping-particle":"","parse-names":false,"suffix":""},{"dropping-particle":"","family":"Rohmawati","given":"Ninna","non-dropping-particle":"","parse-names":false,"suffix":""},{"dropping-particle":"","family":"Sulistiyani","given":"S.","non-dropping-particle":"","parse-names":false,"suffix":""},{"dropping-particle":"","family":"WHO","given":"","non-dropping-particle":"","parse-names":false,"suffix":""},{"dropping-particle":"","family":"Briend","given":"André","non-dropping-particle":"","parse-names":false,"suffix":""},{"dropping-particle":"","family":"Akomo","given":"Peter","non-dropping-particle":"","parse-names":false,"suffix":""},{"dropping-particle":"","family":"Bahwere","given":"Paluku","non-dropping-particle":"","parse-names":false,"suffix":""},{"dropping-particle":"","family":"Pee","given":"Saskia","non-dropping-particle":"De","parse-names":false,"suffix":""},{"dropping-particle":"","family":"Dibari","given":"Filippo","non-dropping-particle":"","parse-names":false,"suffix":""},{"dropping-particle":"","family":"Golden","given":"Michael H","non-dropping-particle":"","parse-names":false,"suffix":""},{"dropping-particle":"","family":"Manary","given":"Mark J.","non-dropping-particle":"","parse-names":false,"suffix":""},{"dropping-particle":"","family":"Ryan","given":"Kelsey Kevin","non-dropping-particle":"","parse-names":false,"suffix":""},{"dropping-particle":"","family":"Tsuji","given":"Petra A.","non-dropping-particle":"","parse-names":false,"suffix":""},{"dropping-particle":"","family":"Carlson","given":"Bradley A.","non-dropping-particle":"","parse-names":false,"suffix":""},{"dropping-particle":"","family":"Anderson","given":"Christine B.","non-dropping-particle":"","parse-names":false,"suffix":""},{"dropping-particle":"","family":"Seifried","given":"Harold E.","non-dropping-particle":"","parse-names":false,"suffix":""},{"dropping-particle":"","family":"Hatfield","given":"Dolph L.","non-dropping-particle":"","parse-names":false,"suffix":""},{"dropping-particle":"","family":"Howard","given":"Michael T.","non-dropping-particle":"","parse-names":false,"suffix":""},{"dropping-particle":"","family":"Babiker","given":"Sharief","non-dropping-particle":"","parse-names":false,"suffix":""},{"dropping-particle":"","family":"Elhag","given":"Nihad A A","non-dropping-particle":"","parse-names":false,"suffix":""},{"dropping-particle":"","family":"Saeed","given":"Fakhreldeen Abbas","non-dropping-particle":"","parse-names":false,"suffix":""},{"dropping-particle":"","family":"Shaw","given":"C. H.","non-dropping-particle":"","parse-names":false,"suffix":""},{"dropping-particle":"","family":"Technology","given":"Engineering","non-dropping-particle":"","parse-names":false,"suffix":""},{"dropping-particle":"","family":"Viegas","given":"Claudia","non-dropping-particle":"","parse-names":false,"suffix":""},{"dropping-particle":"","family":"Sampieri","given":"Roberto Hernandez","non-dropping-particle":"","parse-names":false,"suffix":""},{"dropping-particle":"","family":"Leffler","given":"Christopher T.","non-dropping-particle":"","parse-names":false,"suffix":""},{"dropping-particle":"","family":"Ing","given":"Edsel","non-dropping-particle":"","parse-names":false,"suffix":""},{"dropping-particle":"","family":"Lykins","given":"Joseph D.","non-dropping-particle":"","parse-names":false,"suffix":""},{"dropping-particle":"","family":"Hogan","given":"Matthew C.","non-dropping-particle":"","parse-names":false,"suffix":""},{"dropping-particle":"","family":"McKeown","given":"Craig A.","non-dropping-particle":"","parse-names":false,"suffix":""},{"dropping-particle":"","family":"Grzybowski","given":"Andrzej","non-dropping-particle":"","parse-names":false,"suffix":""},{"dropping-particle":"","family":"Pazarlı","given":"Ahmet Cemal","non-dropping-particle":"","parse-names":false,"suffix":""},{"dropping-particle":"","family":"Ekiz","given":"Timur","non-dropping-particle":"","parse-names":false,"suffix":""},{"dropping-particle":"","family":"İlik","given":"Faik","non-dropping-particle":"","parse-names":false,"suffix":""},{"dropping-particle":"","family":"Coccia","given":"Mario","non-dropping-particle":"","parse-names":false,"suffix":""},{"dropping-particle":"","family":"Bonilla-Aldana","given":"D. Katterine","non-dropping-particle":"","parse-names":false,"suffix":""},{"dropping-particle":"","family":"Ruiz-Saenz","given":"Julian","non-dropping-particle":"","parse-names":false,"suffix":""},{"dropping-particle":"","family":"Martinez-Gutierrez","given":"Marlen","non-dropping-particle":"","parse-names":false,"suffix":""},{"dropping-particle":"","family":"Tiwari","given":"Ruchi","non-dropping-particle":"","parse-names":false,"suffix":""},{"dropping-particle":"","family":"Dhama","given":"Kuldeep","non-dropping-particle":"","parse-names":false,"suffix":""},{"dropping-particle":"","family":"Jaimes","given":"Javier A.","non-dropping-particle":"","parse-names":false,"suffix":""},{"dropping-particle":"","family":"Rodriguez-Morales","given":"Alfonso J.","non-dropping-particle":"","parse-names":false,"suffix":""},{"dropping-particle":"","family":"Helmy","given":"Yosra A.","non-dropping-particle":"","parse-names":false,"suffix":""},{"dropping-particle":"","family":"Fawzy","given":"Mohamed","non-dropping-particle":"","parse-names":false,"suffix":""},{"dropping-particle":"","family":"Elaswad","given":"Ahmed","non-dropping-particle":"","parse-names":false,"suffix":""},{"dropping-particle":"","family":"Sobieh","given":"Ahmed","non-dropping-particle":"","parse-names":false,"suffix":""},{"dropping-particle":"","family":"Kenney","given":"Scott P.","non-dropping-particle":"","parse-names":false,"suffix":""},{"dropping-particle":"","family":"Shehata","given":"Awad A.","non-dropping-particle":"","parse-names":false,"suffix":""},{"dropping-particle":"","family":"Taylor","given":"Ethan Will","non-dropping-particle":"","parse-names":false,"suffix":""},{"dropping-particle":"","family":"Siemers","given":"Carsten","non-dropping-particle":"","parse-names":false,"suffix":""},{"dropping-particle":"","family":"Marks","given":"Ray","non-dropping-particle":"","parse-names":false,"suffix":""},{"dropping-particle":"","family":"Ray","given":"Marks","non-dropping-particle":"","parse-names":false,"suffix":""},{"dropping-particle":"","family":"Adão","given":"Rui","non-dropping-particle":"","parse-names":false,"suffix":""},{"dropping-particle":"","family":"Guzik","given":"Tomasz J.","non-dropping-particle":"","parse-names":false,"suffix":""},{"dropping-particle":"","family":"Hafiz","given":"Muhammad","non-dropping-particle":"","parse-names":false,"suffix":""},{"dropping-particle":"","family":"Rosli","given":"Wan","non-dropping-particle":"","parse-names":false,"suffix":""},{"dropping-particle":"","family":"Hanafiah","given":"Khayriyyah Mohd","non-dropping-particle":"","parse-names":false,"suffix":""},{"dropping-particle":"","family":"Hellweg","given":"Raffaele","non-dropping-particle":"","parse-names":false,"suffix":""},{"dropping-particle":"","family":"Cano","given":"Orietta","non-dropping-particle":"","parse-names":false,"suffix":""},{"dropping-particle":"","family":"Hellweg","given":"Christian","non-dropping-particle":"","parse-names":false,"suffix":""},{"dropping-particle":"","family":"Chitguppi","given":"Rajeev","non-dropping-particle":"","parse-names":false,"suffix":""},{"dropping-particle":"","family":"By","given":"Presented","non-dropping-particle":"","parse-names":false,"suffix":""},{"dropping-particle":"","family":"By","given":"Guided","non-dropping-particle":"","parse-names":false,"suffix":""},{"dropping-particle":"","family":"Ethan","given":"Prof","non-dropping-particle":"","parse-names":false,"suffix":""},{"dropping-particle":"","family":"Taylor","given":"Will","non-dropping-particle":"","parse-names":false,"suffix":""},{"dropping-particle":"","family":"Will Taylor","given":"Ethan","non-dropping-particle":"","parse-names":false,"suffix":""},{"dropping-particle":"","family":"A. Ruzicka","given":"Jan","non-dropping-particle":"","parse-names":false,"suffix":""},{"dropping-particle":"","family":"Premadasa","given":"Lakmini","non-dropping-particle":"","parse-names":false,"suffix":""},{"dropping-particle":"","family":"Zhao","given":"Lijun","non-dropping-particle":"","parse-names":false,"suffix":""},{"dropping-particle":"","family":"Rafa","given":"Ahmed Yesvi","non-dropping-particle":"","parse-names":false,"suffix":""},{"dropping-particle":"","family":"Edbey","given":"Khaled","non-dropping-particle":"","parse-names":false,"suffix":""},{"dropping-particle":"","family":"Mashori","given":"Ghulam Rasool","non-dropping-particle":"","parse-names":false,"suffix":""},{"dropping-particle":"","family":"No","given":"Yes","non-dropping-particle":"","parse-names":false,"suffix":""},{"dropping-particle":"","family":"Classes","given":"Online","non-dropping-particle":"","parse-names":false,"suffix":""},{"dropping-particle":"","family":"No","given":"Yes","non-dropping-particle":"","parse-names":false,"suffix":""},{"dropping-particle":"","family":"Pal","given":"Rimesh","non-dropping-particle":"","parse-names":false,"suffix":""},{"dropping-particle":"","family":"Shukla","given":"Garima","non-dropping-particle":"","parse-names":false,"suffix":""},{"dropping-particle":"","family":"Sahafizadeh","given":"Ebrahim","non-dropping-particle":"","parse-names":false,"suffix":""},{"dropping-particle":"","family":"Sartoli","given":"Samaneh","non-dropping-particle":"","parse-names":false,"suffix":""},{"dropping-particle":"","family":"Zhang","given":"Sheng","non-dropping-particle":"","parse-names":false,"suffix":""},{"dropping-particle":"","family":"Diao","given":"Meng 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dropping-particle":"","family":"Mirmohammadkhani","given":"Majid","non-dropping-particle":"","parse-names":false,"suffix":""},{"dropping-particle":"","family":"Paknazar","given":"Fatemeh","non-dropping-particle":"","parse-names":false,"suffix":""},{"dropping-particle":"","family":"Rashidy-pour","given":"Ali","non-dropping-particle":"","parse-names":false,"suffix":""},{"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dropping-particle":"","family":"Health","given":"Ministry O F","non-dropping-particle":"","parse-names":false,"suffix":""},{"dropping-particle":"","family":"Board","given":"Poisons","non-dropping-particle":"","parse-names":false,"suffix":""},{"dropping-particle":"","family":"Ahmad","given":"Zulcaif","non-dropping-particle":"","parse-names":false,"suffix":""},{"dropping-particle":"","family":"Otieno","given":"Samwel Boaz","non-dropping-particle":"","parse-names":false,"suffix":""},{"dropping-particle":"","family":"Were","given":"F","non-dropping-particle":"","parse-names":false,"suffix":""},{"dropping-particle":"","family":"Ew","given":"Kabiru","non-dropping-particle":"","parse-names":false,"suffix":""},{"dropping-particle":"","family":"Waza","given":"K","non-dropping-particle":"","parse-names":false,"suffix":""},{"dropping-particle":"","family":"Brunton","given":"Laurence","non-dropping-particle":"","parse-names":false,"suffix":""},{"dropping-particle":"","family":"Otieno","given":"Grace Achieng","non-dropping-particle":"","parse-names":false,"suffix":""},{"dropping-particle":"","family":"Reg-","given":"P P B","non-dropping-particle":"","parse-names":false,"suffix":""},{"dropping-particle":"","family":"Savira","given":"Fitria","non-dropping-particle":"","parse-names":false,"suffix":""},{"dropping-particle":"","family":"Suharsono","given":"Yudi","non-dropping-particle":"","parse-names":false,"suffix":""},{"dropping-particle":"","family":"Asli","given":"Kalimat","non-dropping-particle":"","parse-names":false,"suffix":""},{"dropping-particle":"","family":"Oyato","given":"Queenter","non-dropping-particle":"","parse-names":false,"suffix":""},{"dropping-particle":"","family":"Abrams","given":"Donald","non-dropping-particle":"","parse-names":false,"suffix":""},{"dropping-particle":"","family":"Francisco","given":"San","non-dropping-particle":"","parse-names":false,"suffix":""},{"dropping-particle":"","family":"Levy","given":"Yves","non-dropping-particle":"","parse-names":false,"suffix":""},{"dropping-particle":"","family":"Losso","given":"Marcelo H","non-dropping-particle":"","parse-names":false,"suffix":""},{"dropping-particle":"","family":"Mejia","given":"Hospital Ramos","non-dropping-particle":"","parse-names":false,"suffix":""},{"dropping-particle":"","family":"Babiker","given":"Abdel G","non-dropping-particle":"","parse-names":false,"suffix":""},{"dropping-particle":"","family":"Occhipinti","given":"Vincenzo","non-dropping-particle":"","parse-names":false,"suffix":""},{"dropping-particle":"","family":"Pastorelli","given":"Luca","non-dropping-particle":"","parse-names":false,"suffix":""},{"dropping-particle":"","family":"Taylor","given":"Ethan Will","non-dropping-particle":"","parse-names":false,"suffix":""},{"dropping-particle":"","family":"Cox","given":"A. G.","non-dropping-particle":"","parse-names":false,"suffix":""},{"dropping-particle":"","family":"Zhao","given":"Lijun","non-dropping-particle":"","parse-names":false,"suffix":""},{"dropping-particle":"","family":"Ruzicka","given":"J. A.","non-dropping-particle":"","parse-names":false,"suffix":""},{"dropping-particle":"","family":"Bhat","given":"A. A.","non-dropping-particle":"","parse-names":false,"suffix":""},{"dropping-particle":"","family":"Zhang","given":"W.","non-dropping-particle":"","parse-names":false,"suffix":""},{"dropping-particle":"","family":"Nadimpalli","given":"R. G.","non-dropping-particle":"","parse-names":false,"suffix":""},{"dropping-particle":"","family":"Dean","given":"R. G.","non-dropping-particle":"","parse-names":false,"suffix":""},{"dropping-particle":"","family":"Pal","given":"Rimesh","non-dropping-particle":"","parse-names":false,"suffix":""},{"dropping-particle":"","family":"Banerjee","given":"M.","non-dropping-particle":"","parse-names":false,"suffix":""},{"dropping-particle":"","family":"Name","given":"Full","non-dropping-particle":"","parse-names":false,"suffix":""},{"dropping-particle":"","family":"Address","given":"Postal","non-dropping-particle":"","parse-names":false,"suffix":""},{"dropping-particle":"","family":"Of","given":"Directorate Date","non-dropping-particle":"","parse-names":false,"suffix":""},{"dropping-particle":"","family":"Pal","given":"Rimesh","non-dropping-particle":"","parse-names":false,"suffix":""},{"dropping-particle":"","family":"Banerjee","given":"M.","non-dropping-particle":"","parse-names":false,"suffix":""},{"dropping-particle":"","family":"Name","given":"Full","non-dropping-particle":"","parse-names":false,"suffix":""},{"dropping-particle":"","family":"Address","given":"Postal","non-dropping-particle":"","parse-names":false,"suffix":""},{"dropping-particle":"","family":"Of","given":"Directorate Date","non-dropping-particle":"","parse-names":false,"suffix":""},{"dropping-particle":"","family":"Mongioì","given":"Laura M.","non-dropping-particle":"","parse-names":false,"suffix":""},{"dropping-particle":"","family":"Barbagallo","given":"Federica","non-dropping-particle":"","parse-names":false,"suffix":""},{"dropping-particle":"","family":"Condorelli","given":"Rosita A.","non-dropping-particle":"","parse-names":false,"suffix":""},{"dropping-particle":"","family":"Cannarella","given":"Rossella","non-dropping-particle":"","parse-names":false,"suffix":""},{"dropping-particle":"","family":"Aversa","given":"Antonio","non-dropping-particle":"","parse-names":false,"suffix":""},{"dropping-particle":"","family":"Vignera","given":"Sandro","non-dropping-particle":"La","parse-names":false,"suffix":""},{"dropping-particle":"","family":"Calogero","given":"Aldo E.","non-dropping-particle":"","parse-names":false,"suffix":""},{"dropping-particle":"","family":"Bikai","given":"A Shaily","non-dropping-particle":"","parse-names":false,"suffix":""},{"dropping-particle":"","family":"Bhosle","given":"Ashwini","non-dropping-particle":"","parse-names":false,"suffix":""},{"dropping-particle":"","family":"Chavan","given":"Priyanka","non-dropping-particle":"","parse-names":false,"suffix":""},{"dropping-particle":"","family":"Bhatkar","given":"Surekha","non-dropping-particle":"","parse-names":false,"suffix":""},{"dropping-particle":"","family":"Lechien","given":"Jerome R.","non-dropping-particle":"","parse-names":false,"suffix":""},{"dropping-particle":"","family":"Chiesa-Estomba","given":"Carlos M.","non-dropping-particle":"","parse-names":false,"suffix":""},{"dropping-particle":"","family":"Hans","given":"Stephane","non-dropping-particle":"","parse-names":false,"suffix":""},{"dropping-particle":"","family":"Barillari","given":"Maria Rosaria","non-dropping-particle":"","parse-names":false,"suffix":""},{"dropping-particle":"","family":"Jouffe","given":"Lionel","non-dropping-particle":"","parse-names":false,"suffix":""},{"dropping-particle":"","family":"Saussez","given":"Sven","non-dropping-particle":"","parse-names":false,"suffix":""},{"dropping-particle":"","family":"Sampieri","given":"Roberto Hernandez","non-dropping-particle":"","parse-names":false,"suffix":""},{"dropping-particle":"","family":"Glodny","given":"Bernhard","non-dropping-particle":"","parse-names":false,"suffix":""},{"dropping-particle":"","family":"Pauli","given":"Guido F.","non-dropping-particle":"","parse-names":false,"suffix":""},{"dropping-particle":"","family":"Jurgiel","given":"Jan","non-dropping-particle":"","parse-names":false,"suffix":""},{"dropping-particle":"","family":"Filipiak","given":"Krzysztof J.","non-dropping-particle":"","parse-names":false,"suffix":""},{"dropping-particle":"","family":"Szarpak","given":"Łukasz","non-dropping-particle":"","parse-names":false,"suffix":""},{"dropping-particle":"","family":"Jaguszewski","given":"Miłosz","non-dropping-particle":"","parse-names":false,"suffix":""},{"dropping-particle":"","family":"Smerka","given":"Jacek","non-dropping-particle":"","parse-names":false,"suffix":""},{"dropping-particle":"","family":"Dzieciątkowski","given":"Tomasz","non-dropping-particle":"","parse-names":false,"suffix":""},{"dropping-particle":"","family":"Elsheikh","given":"Sara","non-dropping-particle":"","parse-names":false,"suffix":""},{"dropping-particle":"","family":"Bakheet","given":"Mohamed","non-dropping-particle":"","parse-names":false,"suffix":""},{"dropping-particle":"","family":"Degoot","given":"Abdo","non-dropping-particle":"","parse-names":false,"suffix":""},{"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dropping-particle":"","family":"Mongioì","given":"Laura M.","non-dropping-particle":"","parse-names":false,"suffix":""},{"dropping-particle":"","family":"Barbagallo","given":"Federica","non-dropping-particle":"","parse-names":false,"suffix":""},{"dropping-particle":"","family":"Condorelli","given":"Rosita A.","non-dropping-particle":"","parse-names":false,"suffix":""},{"dropping-particle":"","family":"Cannarella","given":"Rossella","non-dropping-particle":"","parse-names":false,"suffix":""},{"dropping-particle":"","family":"Aversa","given":"Antonio","non-dropping-particle":"","parse-names":false,"suffix":""},{"dropping-particle":"","family":"Vignera","given":"Sandro","non-dropping-particle":"La","parse-names":false,"suffix":""},{"dropping-particle":"","family":"Calogero","given":"Aldo E.","non-dropping-particle":"","parse-names":false,"suffix":""},{"dropping-particle":"","family":"Vest","given":"Jeff","non-dropping-particle":"","parse-names":false,"suffix":""},{"dropping-particle":"","family":"Guidelines","given":"Call","non-dropping-particle":"","parse-names":false,"suffix":""},{"dropping-particle":"","family":"Health","given":"Ministry O F","non-dropping-particle":"","parse-names":false,"suffix":""},{"dropping-particle":"","family":"Pharmacy","given":"T H E","non-dropping-particle":"","parse-names":false,"suffix":""},{"dropping-particle":"","family":"Act","given":"Poisons","non-dropping-particle":"","parse-names":false,"suffix":""},{"dropping-particle":"","family":"Notari","given":"Alessio","non-dropping-particle":"","parse-names":false,"suffix":""},{"dropping-particle":"","family":"Torrieri","given":"Giorgio","non-dropping-particle":"","parse-names":false,"suffix":""},{"dropping-particle":"","family":"Chitguppi","given":"Rajeev","non-dropping-particle":"","parse-names":false,"suffix":""},{"dropping-particle":"","family":"Otieno","given":"Samwel Boaz","non-dropping-particle":"","parse-names":false,"suffix":""},{"dropping-particle":"","family":"Ngumbi","given":"Emmanuel","non-dropping-particle":"","parse-names":false,"suffix":""},{"dropping-particle":"","family":"Ma","given":"Christine Odhiambo","non-dropping-particle":"","parse-names":false,"suffix":""},{"dropping-particle":"","family":"Gakunju","given":"Jagi","non-dropping-particle":"","parse-names":false,"suffix":""},{"dropping-particle":"","family":"Platt","given":"Donald","non-dropping-particle":"","parse-names":false,"suffix":""},{"dropping-particle":"","family":"ARITONANG","given":"CHRISAN NATASYA","non-dropping-particle":"","parse-names":false,"suffix":""},{"dropping-particle":"","family":"Service","given":"National Police","non-dropping-particle":"","parse-names":false,"suffix":""},{"dropping-particle":"","family":"Of","given":"Directorate Date","non-dropping-particle":"","parse-names":false,"suffix":""},{"dropping-particle":"","family":"Investigations","given":"Criminal","non-dropping-particle":"","parse-names":false,"suffix":""},{"dropping-particle":"","family":"Agina","given":"Susan Atieno","non-dropping-particle":"","parse-names":false,"suffix":""},{"dropping-particle":"","family":"Kecerdasan","given":"Inventori","non-dropping-particle":"","parse-names":false,"suffix":""},{"dropping-particle":"","family":"Ikep","given":"Pelbagai","non-dropping-particle":"","parse-names":false,"suffix":""},{"dropping-particle":"","family":"Zhang","given":"Jinsong","non-dropping-particle":"","parse-names":false,"suffix":""},{"dropping-particle":"","family":"Taylor","given":"Ethan Will","non-dropping-particle":"","parse-names":false,"suffix":""},{"dropping-particle":"","family":"Bennett","given":"Kate","non-dropping-particle":"","parse-names":false,"suffix":""},{"dropping-particle":"","family":"Saad","given":"Ramy","non-dropping-particle":"","parse-names":false,"suffix":""},{"dropping-particle":"","family":"Rayman","given":"Margaret P.","non-dropping-particle":"","parse-names":false,"suffix":""},{"dropping-particle":"","family":"Dhama","given":"Kuldeep","non-dropping-particle":"","parse-names":false,"suffix":""},{"dropping-particle":"","family":"Kumar Patel","given":"Shailesh","non-dropping-particle":"","parse-names":false,"suffix":""},{"dropping-particle":"","family":"Sharun","given":"Khan","non-dropping-particle":"","parse-names":false,"suffix":""},{"dropping-particle":"","family":"Pathak","given":"Mamta","non-dropping-particle":"","parse-names":false,"suffix":""},{"dropping-particle":"","family":"Tiwari","given":"Ruchi","non-dropping-particle":"","parse-names":false,"suffix":""},{"dropping-particle":"","family":"Iqbal Yatoo","given":"Mohd","non-dropping-particle":"","parse-names":false,"suffix":""},{"dropping-particle":"","family":"Singh Malik","given":"Yashpal","non-dropping-particle":"","parse-names":false,"suffix":""},{"dropping-particle":"","family":"Sah","given":"Ranjit","non-dropping-particle":"","parse-names":false,"suffix":""},{"dropping-particle":"","family":"Rabaan","given":"Ali A.","non-dropping-particle":"","parse-names":false,"suffix":""},{"dropping-particle":"","family":"Kumar Panwar","given":"Parmod","non-dropping-particle":"","parse-names":false,"suffix":""},{"dropping-particle":"","family":"Pal Singh","given":"Karam","non-dropping-particle":"","parse-names":false,"suffix":""},{"dropping-particle":"","family":"Michalak","given":"Izabela","non-dropping-particle":"","parse-names":false,"suffix":""},{"dropping-particle":"","family":"Chaicumpa","given":"Wanpen","non-dropping-particle":"","parse-names":false,"suffix":""},{"dropping-particle":"","family":"Katterine Bonilla-Aldana","given":"D","non-dropping-particle":"","parse-names":false,"suffix":""},{"dropping-particle":"","family":"Rodriguez -Morales","given":"Alfonso J","non-dropping-particle":"","parse-names":false,"suffix":""},{"dropping-particle":"","family":"Deen Dayal Upadhayay Pashu Chikitsa Vigyan Vishwavidyalay Evum Go-Anusandhan","given":"Pandit","non-dropping-particle":"","parse-names":false,"suffix":""},{"dropping-particle":"","family":"Rodriguez-Morales","given":"Alfonso J.","non-dropping-particle":"","parse-names":false,"suffix":""},{"dropping-particle":"","family":"Arodriguezm","given":"HonDSc","non-dropping-particle":"","parse-names":false,"suffix":""},{"dropping-particle":"","family":"Mccullough","given":"Patrick J","non-dropping-particle":"","parse-names":false,"suffix":""},{"dropping-particle":"","family":"Amend","given":"Jeffrey","non-dropping-particle":"","parse-names":false,"suffix":""},{"dropping-particle":"","family":"Mccullough","given":"William P","non-dropping-particle":"","parse-names":false,"suffix":""},{"dropping-particle":"","family":"Repas","given":"Steven J","non-dropping-particle":"","parse-names":false,"suffix":""},{"dropping-particle":"","family":"Jeffrey","given":"B","non-dropping-particle":"","parse-names":false,"suffix":""},{"dropping-particle":"","family":"Lehrer","given":"Douglas S","non-dropping-particle":"","parse-names":false,"suffix":""},{"dropping-particle":"","family":"Griese","given":"Matthias","non-dropping-particle":"","parse-names":false,"suffix":""},{"dropping-particle":"","family":"Köhler","given":"Meike","non-dropping-particle":"","parse-names":false,"suffix":""},{"dropping-particle":"","family":"Witt","given":"Sabine","non-dropping-particle":"","parse-names":false,"suffix":""},{"dropping-particle":"","family":"Sebah","given":"Daniela","non-dropping-particle":"","parse-names":false,"suffix":""},{"dropping-particle":"","family":"Kappler","given":"Matthias","non-dropping-particle":"","parse-names":false,"suffix":""},{"dropping-particle":"","family":"Wetzke","given":"Martin","non-dropping-particle":"","parse-names":false,"suffix":""},{"dropping-particle":"","family":"Schwerk","given":"Nicolaus","non-dropping-particle":"","parse-names":false,"suffix":""},{"dropping-particle":"","family":"Emiralioglu","given":"Nagehan","non-dropping-particle":"","parse-names":false,"suffix":""},{"dropping-particle":"","family":"Kiper","given":"Nural","non-dropping-particle":"","parse-names":false,"suffix":""},{"dropping-particle":"","family":"Kronfeld","given":"Kai","non-dropping-particle":"","parse-names":false,"suffix":""},{"dropping-particle":"","family":"Ruckes","given":"Christian","non-dropping-particle":"","parse-names":false,"suffix":""},{"dropping-particle":"","family":"Rock","given":"Hans","non-dropping-particle":"","parse-names":false,"suffix":""},{"dropping-particle":"","family":"Anthony","given":"Gisela","non-dropping-particle":"","parse-names":false,"suffix":""},{"dropping-particle":"","family":"Seidl","given":"Elias","non-dropping-particle":"","parse-names":false,"suffix":""},{"dropping-particle":"","family":"Rosenberg","given":"Eli S.","non-dropping-particle":"","parse-names":false,"suffix":""},{"dropping-particle":"","family":"Dufort","given":"Elizabeth M.","non-dropping-particle":"","parse-names":false,"suffix":""},{"dropping-particle":"","family":"Udo","given":"Tomoko","non-dropping-particle":"","parse-names":false,"suffix":""},{"dropping-particle":"","family":"Wilberschied","given":"Larissa A.","non-dropping-particle":"","parse-names":false,"suffix":""},{"dropping-particle":"","family":"Kumar","given":"Jessica","non-dropping-particle":"","parse-names":false,"suffix":""},{"dropping-particle":"","family":"Tesoriero","given":"James","non-dropping-particle":"","parse-names":false,"suffix":""},{"dropping-particle":"","family":"Weinberg","given":"Patti","non-dropping-particle":"","parse-names":false,"suffix":""},{"dropping-particle":"","family":"Kirkwood","given":"James","non-dropping-particle":"","parse-names":false,"suffix":""},{"dropping-particle":"","family":"Muse","given":"Alison","non-dropping-particle":"","parse-names":false,"suffix":""},{"dropping-particle":"","family":"Dehovitz","given":"Jack","non-dropping-particle":"","parse-names":false,"suffix":""},{"dropping-particle":"","family":"Blog","given":"Debra S.","non-dropping-particle":"","parse-names":false,"suffix":""},{"dropping-particle":"","family":"Hutton","given":"Brad","non-dropping-particle":"","parse-names":false,"suffix":""},{"dropping-particle":"","family":"Holtgrave","given":"David R.","non-dropping-particle":"","parse-names":false,"suffix":""},{"dropping-particle":"","family":"Zucker","given":"Howard A.","non-dropping-particle":"","parse-names":false,"suffix":""},{"dropping-particle":"","family":"Kiarie-makara","given":"Martha","non-dropping-particle":"","parse-names":false,"suffix":""},{"dropping-particle":"","family":"Taylor","given":"Ethan Will","non-dropping-particle":"","parse-names":false,"suffix":""},{"dropping-particle":"","family":"Zhu","given":"Chunyan","non-dropping-particle":"","parse-names":false,"suffix":""},{"dropping-particle":"","family":"Chen","given":"Li","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w:instrText>
      </w:r>
      <w:r w:rsidRPr="00B65246">
        <w:rPr>
          <w:rFonts w:ascii="Times New Roman" w:hAnsi="Times New Roman" w:cs="Times New Roman"/>
        </w:rPr>
        <w:instrText>عباس</w:instrText>
      </w:r>
      <w:r w:rsidRPr="00B65246">
        <w:rPr>
          <w:rFonts w:ascii="Brill" w:hAnsi="Brill"/>
        </w:rPr>
        <w:instrText xml:space="preserve">","given":"• </w:instrText>
      </w:r>
      <w:r w:rsidRPr="00B65246">
        <w:rPr>
          <w:rFonts w:ascii="Times New Roman" w:hAnsi="Times New Roman" w:cs="Times New Roman"/>
        </w:rPr>
        <w:instrText>التميميّ،</w:instrText>
      </w:r>
      <w:r w:rsidRPr="00B65246">
        <w:rPr>
          <w:rFonts w:ascii="Brill" w:hAnsi="Brill"/>
        </w:rPr>
        <w:instrText xml:space="preserve"> </w:instrText>
      </w:r>
      <w:r w:rsidRPr="00B65246">
        <w:rPr>
          <w:rFonts w:ascii="Times New Roman" w:hAnsi="Times New Roman" w:cs="Times New Roman"/>
        </w:rPr>
        <w:instrText>عبد</w:instrText>
      </w:r>
      <w:r w:rsidRPr="00B65246">
        <w:rPr>
          <w:rFonts w:ascii="Brill" w:hAnsi="Brill"/>
        </w:rPr>
        <w:instrText xml:space="preserve"> </w:instrText>
      </w:r>
      <w:r w:rsidRPr="00B65246">
        <w:rPr>
          <w:rFonts w:ascii="Times New Roman" w:hAnsi="Times New Roman" w:cs="Times New Roman"/>
        </w:rPr>
        <w:instrText>الفتاح</w:instrText>
      </w:r>
      <w:r w:rsidRPr="00B65246">
        <w:rPr>
          <w:rFonts w:ascii="Brill" w:hAnsi="Brill"/>
        </w:rPr>
        <w:instrText xml:space="preserve"> </w:instrText>
      </w:r>
      <w:r w:rsidRPr="00B65246">
        <w:rPr>
          <w:rFonts w:ascii="Times New Roman" w:hAnsi="Times New Roman" w:cs="Times New Roman"/>
        </w:rPr>
        <w:instrText>شراد</w:instrText>
      </w:r>
      <w:r w:rsidRPr="00B65246">
        <w:rPr>
          <w:rFonts w:ascii="Brill" w:hAnsi="Brill"/>
        </w:rPr>
        <w:instrText xml:space="preserve"> </w:instrText>
      </w:r>
      <w:r w:rsidRPr="00B65246">
        <w:rPr>
          <w:rFonts w:ascii="Times New Roman" w:hAnsi="Times New Roman" w:cs="Times New Roman"/>
        </w:rPr>
        <w:instrText>خضير</w:instrText>
      </w:r>
      <w:r w:rsidRPr="00B65246">
        <w:rPr>
          <w:rFonts w:ascii="Brill" w:hAnsi="Brill"/>
        </w:rPr>
        <w:instrText>","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Pr="00B65246">
        <w:rPr>
          <w:rFonts w:ascii="Times New Roman" w:hAnsi="Times New Roman" w:cs="Times New Roman"/>
        </w:rPr>
        <w:instrText>عباس</w:instrText>
      </w:r>
      <w:r w:rsidRPr="00B65246">
        <w:rPr>
          <w:rFonts w:ascii="Brill" w:hAnsi="Brill"/>
        </w:rPr>
        <w:instrText xml:space="preserve">","given":"• </w:instrText>
      </w:r>
      <w:r w:rsidRPr="00B65246">
        <w:rPr>
          <w:rFonts w:ascii="Times New Roman" w:hAnsi="Times New Roman" w:cs="Times New Roman"/>
        </w:rPr>
        <w:instrText>التميميّ،</w:instrText>
      </w:r>
      <w:r w:rsidRPr="00B65246">
        <w:rPr>
          <w:rFonts w:ascii="Brill" w:hAnsi="Brill"/>
        </w:rPr>
        <w:instrText xml:space="preserve"> </w:instrText>
      </w:r>
      <w:r w:rsidRPr="00B65246">
        <w:rPr>
          <w:rFonts w:ascii="Times New Roman" w:hAnsi="Times New Roman" w:cs="Times New Roman"/>
        </w:rPr>
        <w:instrText>عبد</w:instrText>
      </w:r>
      <w:r w:rsidRPr="00B65246">
        <w:rPr>
          <w:rFonts w:ascii="Brill" w:hAnsi="Brill"/>
        </w:rPr>
        <w:instrText xml:space="preserve"> </w:instrText>
      </w:r>
      <w:r w:rsidRPr="00B65246">
        <w:rPr>
          <w:rFonts w:ascii="Times New Roman" w:hAnsi="Times New Roman" w:cs="Times New Roman"/>
        </w:rPr>
        <w:instrText>الفتاح</w:instrText>
      </w:r>
      <w:r w:rsidRPr="00B65246">
        <w:rPr>
          <w:rFonts w:ascii="Brill" w:hAnsi="Brill"/>
        </w:rPr>
        <w:instrText xml:space="preserve"> </w:instrText>
      </w:r>
      <w:r w:rsidRPr="00B65246">
        <w:rPr>
          <w:rFonts w:ascii="Times New Roman" w:hAnsi="Times New Roman" w:cs="Times New Roman"/>
        </w:rPr>
        <w:instrText>شراد</w:instrText>
      </w:r>
      <w:r w:rsidRPr="00B65246">
        <w:rPr>
          <w:rFonts w:ascii="Brill" w:hAnsi="Brill"/>
        </w:rPr>
        <w:instrText xml:space="preserve"> </w:instrText>
      </w:r>
      <w:r w:rsidRPr="00B65246">
        <w:rPr>
          <w:rFonts w:ascii="Times New Roman" w:hAnsi="Times New Roman" w:cs="Times New Roman"/>
        </w:rPr>
        <w:instrText>خضير</w:instrText>
      </w:r>
      <w:r w:rsidRPr="00B65246">
        <w:rPr>
          <w:rFonts w:ascii="Brill" w:hAnsi="Brill"/>
        </w:rPr>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Pr="00B65246">
        <w:rPr>
          <w:rFonts w:ascii="Brill" w:eastAsia="MS Mincho" w:hAnsi="Brill" w:cs="MS Mincho"/>
        </w:rPr>
        <w:instrText>崔宇</w:instrText>
      </w:r>
      <w:r w:rsidRPr="00B65246">
        <w:rPr>
          <w:rFonts w:ascii="Brill" w:eastAsia="SimSun" w:hAnsi="Brill" w:cs="SimSun"/>
        </w:rPr>
        <w:instrText>红</w:instrText>
      </w:r>
      <w:r w:rsidRPr="00B65246">
        <w:rPr>
          <w:rFonts w:ascii="Brill" w:hAnsi="Brill"/>
        </w:rPr>
        <w:instrText>","given":"","non-dropping-particle":"","parse-names":false,"suffix":""},{"dropping-particle":"","family":"</w:instrText>
      </w:r>
      <w:r w:rsidRPr="00B65246">
        <w:rPr>
          <w:rFonts w:ascii="Brill" w:eastAsia="MS Mincho" w:hAnsi="Brill" w:cs="MS Mincho"/>
        </w:rPr>
        <w:instrText>楚恒</w:instrText>
      </w:r>
      <w:r w:rsidRPr="00B65246">
        <w:rPr>
          <w:rFonts w:ascii="Brill" w:eastAsia="SimSun" w:hAnsi="Brill" w:cs="SimSun"/>
        </w:rPr>
        <w:instrText>亚</w:instrText>
      </w:r>
      <w:r w:rsidRPr="00B65246">
        <w:rPr>
          <w:rFonts w:ascii="Brill" w:hAnsi="Brill"/>
        </w:rPr>
        <w:instrText>","given":"","non-dropping-particle":"","parse-names":false,"suffix":""},{"dropping-particle":"","family":"</w:instrText>
      </w:r>
      <w:r w:rsidRPr="00B65246">
        <w:rPr>
          <w:rFonts w:ascii="Brill" w:eastAsia="MS Mincho" w:hAnsi="Brill" w:cs="MS Mincho"/>
        </w:rPr>
        <w:instrText>李</w:instrText>
      </w:r>
      <w:r w:rsidRPr="00B65246">
        <w:rPr>
          <w:rFonts w:ascii="Brill" w:eastAsia="SimSun" w:hAnsi="Brill" w:cs="SimSun"/>
        </w:rPr>
        <w:instrText>枫</w:instrText>
      </w:r>
      <w:r w:rsidRPr="00B65246">
        <w:rPr>
          <w:rFonts w:ascii="Brill" w:hAnsi="Brill"/>
        </w:rPr>
        <w:instrText>","given":"","non-dropping-particle":"","parse-names":false,"suffix":""},{"dropping-particle":"","family":"Monjelat","given":"Natalia","non-dropping-particle":"","parse-names":false,"suffix":""},{"dropping-particle":"","family":"Carretero","given":"Mario","non-dropping-particle":"","parse-names":false,"suffix":""},{"dropping-particle":"","family":"</w:instrText>
      </w:r>
      <w:r w:rsidRPr="00B65246">
        <w:rPr>
          <w:rFonts w:ascii="Times New Roman" w:hAnsi="Times New Roman" w:cs="Times New Roman"/>
        </w:rPr>
        <w:instrText>عباس</w:instrText>
      </w:r>
      <w:r w:rsidRPr="00B65246">
        <w:rPr>
          <w:rFonts w:ascii="Brill" w:hAnsi="Brill"/>
        </w:rPr>
        <w:instrText xml:space="preserve">","given":"• </w:instrText>
      </w:r>
      <w:r w:rsidRPr="00B65246">
        <w:rPr>
          <w:rFonts w:ascii="Times New Roman" w:hAnsi="Times New Roman" w:cs="Times New Roman"/>
        </w:rPr>
        <w:instrText>التميميّ،</w:instrText>
      </w:r>
      <w:r w:rsidRPr="00B65246">
        <w:rPr>
          <w:rFonts w:ascii="Brill" w:hAnsi="Brill"/>
        </w:rPr>
        <w:instrText xml:space="preserve"> </w:instrText>
      </w:r>
      <w:r w:rsidRPr="00B65246">
        <w:rPr>
          <w:rFonts w:ascii="Times New Roman" w:hAnsi="Times New Roman" w:cs="Times New Roman"/>
        </w:rPr>
        <w:instrText>عبد</w:instrText>
      </w:r>
      <w:r w:rsidRPr="00B65246">
        <w:rPr>
          <w:rFonts w:ascii="Brill" w:hAnsi="Brill"/>
        </w:rPr>
        <w:instrText xml:space="preserve"> </w:instrText>
      </w:r>
      <w:r w:rsidRPr="00B65246">
        <w:rPr>
          <w:rFonts w:ascii="Times New Roman" w:hAnsi="Times New Roman" w:cs="Times New Roman"/>
        </w:rPr>
        <w:instrText>الفتاح</w:instrText>
      </w:r>
      <w:r w:rsidRPr="00B65246">
        <w:rPr>
          <w:rFonts w:ascii="Brill" w:hAnsi="Brill"/>
        </w:rPr>
        <w:instrText xml:space="preserve"> </w:instrText>
      </w:r>
      <w:r w:rsidRPr="00B65246">
        <w:rPr>
          <w:rFonts w:ascii="Times New Roman" w:hAnsi="Times New Roman" w:cs="Times New Roman"/>
        </w:rPr>
        <w:instrText>شراد</w:instrText>
      </w:r>
      <w:r w:rsidRPr="00B65246">
        <w:rPr>
          <w:rFonts w:ascii="Brill" w:hAnsi="Brill"/>
        </w:rPr>
        <w:instrText xml:space="preserve"> </w:instrText>
      </w:r>
      <w:r w:rsidRPr="00B65246">
        <w:rPr>
          <w:rFonts w:ascii="Times New Roman" w:hAnsi="Times New Roman" w:cs="Times New Roman"/>
        </w:rPr>
        <w:instrText>خضير</w:instrText>
      </w:r>
      <w:r w:rsidRPr="00B65246">
        <w:rPr>
          <w:rFonts w:ascii="Brill" w:hAnsi="Brill"/>
        </w:rPr>
        <w:instrText>","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Pr="00B65246">
        <w:rPr>
          <w:rFonts w:ascii="Times New Roman" w:hAnsi="Times New Roman" w:cs="Times New Roman"/>
        </w:rPr>
        <w:instrText>عباس</w:instrText>
      </w:r>
      <w:r w:rsidRPr="00B65246">
        <w:rPr>
          <w:rFonts w:ascii="Brill" w:hAnsi="Brill"/>
        </w:rPr>
        <w:instrText xml:space="preserve">","given":"• </w:instrText>
      </w:r>
      <w:r w:rsidRPr="00B65246">
        <w:rPr>
          <w:rFonts w:ascii="Times New Roman" w:hAnsi="Times New Roman" w:cs="Times New Roman"/>
        </w:rPr>
        <w:instrText>التميميّ،</w:instrText>
      </w:r>
      <w:r w:rsidRPr="00B65246">
        <w:rPr>
          <w:rFonts w:ascii="Brill" w:hAnsi="Brill"/>
        </w:rPr>
        <w:instrText xml:space="preserve"> </w:instrText>
      </w:r>
      <w:r w:rsidRPr="00B65246">
        <w:rPr>
          <w:rFonts w:ascii="Times New Roman" w:hAnsi="Times New Roman" w:cs="Times New Roman"/>
        </w:rPr>
        <w:instrText>عبد</w:instrText>
      </w:r>
      <w:r w:rsidRPr="00B65246">
        <w:rPr>
          <w:rFonts w:ascii="Brill" w:hAnsi="Brill"/>
        </w:rPr>
        <w:instrText xml:space="preserve"> </w:instrText>
      </w:r>
      <w:r w:rsidRPr="00B65246">
        <w:rPr>
          <w:rFonts w:ascii="Times New Roman" w:hAnsi="Times New Roman" w:cs="Times New Roman"/>
        </w:rPr>
        <w:instrText>الفتاح</w:instrText>
      </w:r>
      <w:r w:rsidRPr="00B65246">
        <w:rPr>
          <w:rFonts w:ascii="Brill" w:hAnsi="Brill"/>
        </w:rPr>
        <w:instrText xml:space="preserve"> </w:instrText>
      </w:r>
      <w:r w:rsidRPr="00B65246">
        <w:rPr>
          <w:rFonts w:ascii="Times New Roman" w:hAnsi="Times New Roman" w:cs="Times New Roman"/>
        </w:rPr>
        <w:instrText>شراد</w:instrText>
      </w:r>
      <w:r w:rsidRPr="00B65246">
        <w:rPr>
          <w:rFonts w:ascii="Brill" w:hAnsi="Brill"/>
        </w:rPr>
        <w:instrText xml:space="preserve"> </w:instrText>
      </w:r>
      <w:r w:rsidRPr="00B65246">
        <w:rPr>
          <w:rFonts w:ascii="Times New Roman" w:hAnsi="Times New Roman" w:cs="Times New Roman"/>
        </w:rPr>
        <w:instrText>خضير</w:instrText>
      </w:r>
      <w:r w:rsidRPr="00B65246">
        <w:rPr>
          <w:rFonts w:ascii="Brill" w:hAnsi="Brill"/>
        </w:rPr>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Pr="00B65246">
        <w:rPr>
          <w:rFonts w:ascii="Brill" w:eastAsia="MS Mincho" w:hAnsi="Brill" w:cs="MS Mincho"/>
        </w:rPr>
        <w:instrText>ペインクリニック学会</w:instrText>
      </w:r>
      <w:r w:rsidRPr="00B65246">
        <w:rPr>
          <w:rFonts w:ascii="Brill" w:hAnsi="Brill"/>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Pr="00B65246">
        <w:rPr>
          <w:rFonts w:ascii="Brill" w:eastAsia="MS Mincho" w:hAnsi="Brill" w:cs="MS Mincho"/>
        </w:rPr>
        <w:instrText>ペインクリニック学会</w:instrText>
      </w:r>
      <w:r w:rsidRPr="00B65246">
        <w:rPr>
          <w:rFonts w:ascii="Brill" w:hAnsi="Brill"/>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w:instrText>
      </w:r>
      <w:r w:rsidRPr="00B65246">
        <w:rPr>
          <w:rFonts w:ascii="Times New Roman" w:hAnsi="Times New Roman" w:cs="Times New Roman"/>
        </w:rPr>
        <w:instrText>قربانی</w:instrText>
      </w:r>
      <w:r w:rsidRPr="00B65246">
        <w:rPr>
          <w:rFonts w:ascii="Brill" w:hAnsi="Brill"/>
        </w:rPr>
        <w:instrText>","given":"</w:instrText>
      </w:r>
      <w:r w:rsidRPr="00B65246">
        <w:rPr>
          <w:rFonts w:ascii="Times New Roman" w:hAnsi="Times New Roman" w:cs="Times New Roman"/>
        </w:rPr>
        <w:instrText>دکتر</w:instrText>
      </w:r>
      <w:r w:rsidRPr="00B65246">
        <w:rPr>
          <w:rFonts w:ascii="Brill" w:hAnsi="Brill"/>
        </w:rPr>
        <w:instrText xml:space="preserve"> </w:instrText>
      </w:r>
      <w:r w:rsidRPr="00B65246">
        <w:rPr>
          <w:rFonts w:ascii="Times New Roman" w:hAnsi="Times New Roman" w:cs="Times New Roman"/>
        </w:rPr>
        <w:instrText>محمد</w:instrText>
      </w:r>
      <w:r w:rsidRPr="00B65246">
        <w:rPr>
          <w:rFonts w:ascii="Brill" w:hAnsi="Brill"/>
        </w:rPr>
        <w:instrText>","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w:instrText>
      </w:r>
      <w:r w:rsidRPr="00B65246">
        <w:rPr>
          <w:rFonts w:ascii="Times New Roman" w:hAnsi="Times New Roman" w:cs="Times New Roman"/>
        </w:rPr>
        <w:instrText>سیادت</w:instrText>
      </w:r>
      <w:r w:rsidRPr="00B65246">
        <w:rPr>
          <w:rFonts w:ascii="Brill" w:hAnsi="Brill"/>
        </w:rPr>
        <w:instrText xml:space="preserve"> </w:instrText>
      </w:r>
      <w:r w:rsidRPr="00B65246">
        <w:rPr>
          <w:rFonts w:ascii="Times New Roman" w:hAnsi="Times New Roman" w:cs="Times New Roman"/>
        </w:rPr>
        <w:instrText>سعید</w:instrText>
      </w:r>
      <w:r w:rsidRPr="00B65246">
        <w:rPr>
          <w:rFonts w:ascii="Brill" w:hAnsi="Brill"/>
        </w:rPr>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w:instrText>
      </w:r>
      <w:r w:rsidRPr="00B65246">
        <w:rPr>
          <w:rFonts w:ascii="Times New Roman" w:hAnsi="Times New Roman" w:cs="Times New Roman"/>
        </w:rPr>
        <w:instrText>بیبیبیبیبیبیبی</w:instrText>
      </w:r>
      <w:r w:rsidRPr="00B65246">
        <w:rPr>
          <w:rFonts w:ascii="Brill" w:hAnsi="Brill"/>
        </w:rPr>
        <w:instrText xml:space="preserve"> </w:instrText>
      </w:r>
      <w:r w:rsidRPr="00B65246">
        <w:rPr>
          <w:rFonts w:ascii="Times New Roman" w:hAnsi="Times New Roman" w:cs="Times New Roman"/>
        </w:rPr>
        <w:instrText>ثبثبثب</w:instrText>
      </w:r>
      <w:r w:rsidRPr="00B65246">
        <w:rPr>
          <w:rFonts w:ascii="Brill" w:hAnsi="Brill"/>
        </w:rPr>
        <w:instrText>","given":"","non-dropping-particle":"","parse-names":false,"suffix":""},{"dropping-particle":"","family":"Марцевич","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Pr="00B65246">
        <w:rPr>
          <w:rFonts w:ascii="Angsana New" w:hAnsi="Angsana New" w:cs="Angsana New"/>
        </w:rPr>
        <w:instrText>นคเรศ</w:instrText>
      </w:r>
      <w:r w:rsidRPr="00B65246">
        <w:rPr>
          <w:rFonts w:ascii="Brill" w:hAnsi="Brill"/>
        </w:rPr>
        <w:instrText xml:space="preserve"> </w:instrText>
      </w:r>
      <w:r w:rsidRPr="00B65246">
        <w:rPr>
          <w:rFonts w:ascii="Angsana New" w:hAnsi="Angsana New" w:cs="Angsana New"/>
        </w:rPr>
        <w:instrText>รังควัต</w:instrText>
      </w:r>
      <w:r w:rsidRPr="00B65246">
        <w:rPr>
          <w:rFonts w:ascii="Brill" w:hAnsi="Brill"/>
        </w:rPr>
        <w:instrText>.","given":"","non-dropping-particle":"","parse-names":false,"suffix":""},{"dropping-particle":"","family":"Risiko","given":"Pengurangan","non-dropping-particle":"","parse-names":false,"suffix":""},{"dropping-particle":"","family":"Berbasis","given":"Bencana","non-dropping-particle":"","parse-names":false,"suffix":""},{"dropping-particle":"","family":"</w:instrText>
      </w:r>
      <w:r w:rsidRPr="00B65246">
        <w:rPr>
          <w:rFonts w:ascii="Times New Roman" w:hAnsi="Times New Roman" w:cs="Times New Roman"/>
        </w:rPr>
        <w:instrText>بیبیبیبیبیبیبی</w:instrText>
      </w:r>
      <w:r w:rsidRPr="00B65246">
        <w:rPr>
          <w:rFonts w:ascii="Brill" w:hAnsi="Brill"/>
        </w:rPr>
        <w:instrText xml:space="preserve"> </w:instrText>
      </w:r>
      <w:r w:rsidRPr="00B65246">
        <w:rPr>
          <w:rFonts w:ascii="Times New Roman" w:hAnsi="Times New Roman" w:cs="Times New Roman"/>
        </w:rPr>
        <w:instrText>ثبثبثب</w:instrText>
      </w:r>
      <w:r w:rsidRPr="00B65246">
        <w:rPr>
          <w:rFonts w:ascii="Brill" w:hAnsi="Brill"/>
        </w:rPr>
        <w:instrText>","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Pr="00B65246">
        <w:rPr>
          <w:rFonts w:ascii="Angsana New" w:hAnsi="Angsana New" w:cs="Angsana New"/>
        </w:rPr>
        <w:instrText>นคเรศ</w:instrText>
      </w:r>
      <w:r w:rsidRPr="00B65246">
        <w:rPr>
          <w:rFonts w:ascii="Brill" w:hAnsi="Brill"/>
        </w:rPr>
        <w:instrText xml:space="preserve"> </w:instrText>
      </w:r>
      <w:r w:rsidRPr="00B65246">
        <w:rPr>
          <w:rFonts w:ascii="Angsana New" w:hAnsi="Angsana New" w:cs="Angsana New"/>
        </w:rPr>
        <w:instrText>รังควัต</w:instrText>
      </w:r>
      <w:r w:rsidRPr="00B65246">
        <w:rPr>
          <w:rFonts w:ascii="Brill" w:hAnsi="Brill"/>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Pr="00B65246">
        <w:rPr>
          <w:rFonts w:ascii="Brill" w:eastAsia="MS Mincho" w:hAnsi="Brill" w:cs="MS Mincho"/>
        </w:rPr>
        <w:instrText>崔宇</w:instrText>
      </w:r>
      <w:r w:rsidRPr="00B65246">
        <w:rPr>
          <w:rFonts w:ascii="Brill" w:eastAsia="SimSun" w:hAnsi="Brill" w:cs="SimSun"/>
        </w:rPr>
        <w:instrText>红</w:instrText>
      </w:r>
      <w:r w:rsidRPr="00B65246">
        <w:rPr>
          <w:rFonts w:ascii="Brill" w:hAnsi="Brill"/>
        </w:rPr>
        <w:instrText>","given":"","non-dropping-particle":"","parse-names":false,"suffix":""},{"dropping-particle":"","family":"</w:instrText>
      </w:r>
      <w:r w:rsidRPr="00B65246">
        <w:rPr>
          <w:rFonts w:ascii="Brill" w:eastAsia="MS Mincho" w:hAnsi="Brill" w:cs="MS Mincho"/>
        </w:rPr>
        <w:instrText>楚恒</w:instrText>
      </w:r>
      <w:r w:rsidRPr="00B65246">
        <w:rPr>
          <w:rFonts w:ascii="Brill" w:eastAsia="SimSun" w:hAnsi="Brill" w:cs="SimSun"/>
        </w:rPr>
        <w:instrText>亚</w:instrText>
      </w:r>
      <w:r w:rsidRPr="00B65246">
        <w:rPr>
          <w:rFonts w:ascii="Brill" w:hAnsi="Brill"/>
        </w:rPr>
        <w:instrText>","given":"","non-dropping-particle":"","parse-names":false,"suffix":""},{"dropping-particle":"","family":"</w:instrText>
      </w:r>
      <w:r w:rsidRPr="00B65246">
        <w:rPr>
          <w:rFonts w:ascii="Brill" w:eastAsia="MS Mincho" w:hAnsi="Brill" w:cs="MS Mincho"/>
        </w:rPr>
        <w:instrText>李</w:instrText>
      </w:r>
      <w:r w:rsidRPr="00B65246">
        <w:rPr>
          <w:rFonts w:ascii="Brill" w:eastAsia="SimSun" w:hAnsi="Brill" w:cs="SimSun"/>
        </w:rPr>
        <w:instrText>枫</w:instrText>
      </w:r>
      <w:r w:rsidRPr="00B65246">
        <w:rPr>
          <w:rFonts w:ascii="Brill" w:hAnsi="Brill"/>
        </w:rPr>
        <w:instrText>","given":"","non-dropping-particle":"","parse-names":false,"suffix":""},{"dropping-particle":"","family":"</w:instrText>
      </w:r>
      <w:r w:rsidRPr="00B65246">
        <w:rPr>
          <w:rFonts w:ascii="Times New Roman" w:hAnsi="Times New Roman" w:cs="Times New Roman"/>
        </w:rPr>
        <w:instrText>مؤيد</w:instrText>
      </w:r>
      <w:r w:rsidRPr="00B65246">
        <w:rPr>
          <w:rFonts w:ascii="Brill" w:hAnsi="Brill"/>
        </w:rPr>
        <w:instrText xml:space="preserve"> </w:instrText>
      </w:r>
      <w:r w:rsidRPr="00B65246">
        <w:rPr>
          <w:rFonts w:ascii="Times New Roman" w:hAnsi="Times New Roman" w:cs="Times New Roman"/>
        </w:rPr>
        <w:instrText>صبري</w:instrText>
      </w:r>
      <w:r w:rsidRPr="00B65246">
        <w:rPr>
          <w:rFonts w:ascii="Brill" w:hAnsi="Brill"/>
        </w:rPr>
        <w:instrText xml:space="preserve"> </w:instrText>
      </w:r>
      <w:r w:rsidRPr="00B65246">
        <w:rPr>
          <w:rFonts w:ascii="Times New Roman" w:hAnsi="Times New Roman" w:cs="Times New Roman"/>
        </w:rPr>
        <w:instrText>شوكت</w:instrText>
      </w:r>
      <w:r w:rsidRPr="00B65246">
        <w:rPr>
          <w:rFonts w:ascii="Brill" w:hAnsi="Brill"/>
        </w:rPr>
        <w:instrText xml:space="preserve">, </w:instrText>
      </w:r>
      <w:r w:rsidRPr="00B65246">
        <w:rPr>
          <w:rFonts w:ascii="Times New Roman" w:hAnsi="Times New Roman" w:cs="Times New Roman"/>
        </w:rPr>
        <w:instrText>عبد</w:instrText>
      </w:r>
      <w:r w:rsidRPr="00B65246">
        <w:rPr>
          <w:rFonts w:ascii="Brill" w:hAnsi="Brill"/>
        </w:rPr>
        <w:instrText xml:space="preserve"> </w:instrText>
      </w:r>
      <w:r w:rsidRPr="00B65246">
        <w:rPr>
          <w:rFonts w:ascii="Times New Roman" w:hAnsi="Times New Roman" w:cs="Times New Roman"/>
        </w:rPr>
        <w:instrText>الأمة</w:instrText>
      </w:r>
      <w:r w:rsidRPr="00B65246">
        <w:rPr>
          <w:rFonts w:ascii="Brill" w:hAnsi="Brill"/>
        </w:rPr>
        <w:instrText xml:space="preserve"> </w:instrText>
      </w:r>
      <w:r w:rsidRPr="00B65246">
        <w:rPr>
          <w:rFonts w:ascii="Times New Roman" w:hAnsi="Times New Roman" w:cs="Times New Roman"/>
        </w:rPr>
        <w:instrText>بركة</w:instrText>
      </w:r>
      <w:r w:rsidRPr="00B65246">
        <w:rPr>
          <w:rFonts w:ascii="Brill" w:hAnsi="Brill"/>
        </w:rPr>
        <w:instrText xml:space="preserve"> </w:instrText>
      </w:r>
      <w:r w:rsidRPr="00B65246">
        <w:rPr>
          <w:rFonts w:ascii="Times New Roman" w:hAnsi="Times New Roman" w:cs="Times New Roman"/>
        </w:rPr>
        <w:instrText>علي</w:instrText>
      </w:r>
      <w:r w:rsidRPr="00B65246">
        <w:rPr>
          <w:rFonts w:ascii="Brill" w:hAnsi="Brill"/>
        </w:rPr>
        <w:instrText>*","given":"</w:instrText>
      </w:r>
      <w:r w:rsidRPr="00B65246">
        <w:rPr>
          <w:rFonts w:ascii="Times New Roman" w:hAnsi="Times New Roman" w:cs="Times New Roman"/>
        </w:rPr>
        <w:instrText>حسين</w:instrText>
      </w:r>
      <w:r w:rsidRPr="00B65246">
        <w:rPr>
          <w:rFonts w:ascii="Brill" w:hAnsi="Brill"/>
        </w:rPr>
        <w:instrText xml:space="preserve"> </w:instrText>
      </w:r>
      <w:r w:rsidRPr="00B65246">
        <w:rPr>
          <w:rFonts w:ascii="Times New Roman" w:hAnsi="Times New Roman" w:cs="Times New Roman"/>
        </w:rPr>
        <w:instrText>علي</w:instrText>
      </w:r>
      <w:r w:rsidRPr="00B65246">
        <w:rPr>
          <w:rFonts w:ascii="Brill" w:hAnsi="Brill"/>
        </w:rPr>
        <w:instrText xml:space="preserve"> </w:instrText>
      </w:r>
      <w:r w:rsidRPr="00B65246">
        <w:rPr>
          <w:rFonts w:ascii="Times New Roman" w:hAnsi="Times New Roman" w:cs="Times New Roman"/>
        </w:rPr>
        <w:instrText>فرحان</w:instrText>
      </w:r>
      <w:r w:rsidRPr="00B65246">
        <w:rPr>
          <w:rFonts w:ascii="Brill" w:hAnsi="Brill"/>
        </w:rPr>
        <w:instrText>","non-dropping-particle":"","parse-names":false,"suffix":""},{"dropping-particle":"","family":"</w:instrText>
      </w:r>
      <w:r w:rsidRPr="00B65246">
        <w:rPr>
          <w:rFonts w:ascii="Angsana New" w:hAnsi="Angsana New" w:cs="Angsana New"/>
        </w:rPr>
        <w:instrText>นคเรศ</w:instrText>
      </w:r>
      <w:r w:rsidRPr="00B65246">
        <w:rPr>
          <w:rFonts w:ascii="Brill" w:hAnsi="Brill"/>
        </w:rPr>
        <w:instrText xml:space="preserve"> </w:instrText>
      </w:r>
      <w:r w:rsidRPr="00B65246">
        <w:rPr>
          <w:rFonts w:ascii="Angsana New" w:hAnsi="Angsana New" w:cs="Angsana New"/>
        </w:rPr>
        <w:instrText>รังควัต</w:instrText>
      </w:r>
      <w:r w:rsidRPr="00B65246">
        <w:rPr>
          <w:rFonts w:ascii="Brill" w:hAnsi="Brill"/>
        </w:rPr>
        <w:instrText>.","given":"","non-dropping-particle":"","parse-names":false,"suffix":""},{"dropping-particle":"","family":"Perkhidmatan","given":"Jabatan","non-dropping-particle":"","parse-names":false,"suffix":""},{"dropping-particle":"","family":"</w:instrText>
      </w:r>
      <w:r w:rsidRPr="00B65246">
        <w:rPr>
          <w:rFonts w:ascii="Times New Roman" w:hAnsi="Times New Roman" w:cs="Times New Roman"/>
        </w:rPr>
        <w:instrText>قربانی</w:instrText>
      </w:r>
      <w:r w:rsidRPr="00B65246">
        <w:rPr>
          <w:rFonts w:ascii="Brill" w:hAnsi="Brill"/>
        </w:rPr>
        <w:instrText>","given":"</w:instrText>
      </w:r>
      <w:r w:rsidRPr="00B65246">
        <w:rPr>
          <w:rFonts w:ascii="Times New Roman" w:hAnsi="Times New Roman" w:cs="Times New Roman"/>
        </w:rPr>
        <w:instrText>دکتر</w:instrText>
      </w:r>
      <w:r w:rsidRPr="00B65246">
        <w:rPr>
          <w:rFonts w:ascii="Brill" w:hAnsi="Brill"/>
        </w:rPr>
        <w:instrText xml:space="preserve"> </w:instrText>
      </w:r>
      <w:r w:rsidRPr="00B65246">
        <w:rPr>
          <w:rFonts w:ascii="Times New Roman" w:hAnsi="Times New Roman" w:cs="Times New Roman"/>
        </w:rPr>
        <w:instrText>محمد</w:instrText>
      </w:r>
      <w:r w:rsidRPr="00B65246">
        <w:rPr>
          <w:rFonts w:ascii="Brill" w:hAnsi="Brill"/>
        </w:rPr>
        <w:instrText>","non-dropping-particle":"","parse-names":false,"suffix":""},{"dropping-particle":"","family":"Akauntan","given":"Jabatan","non-dropping-particle":"","parse-names":false,"suffix":""},{"dropping-particle":"","family":"</w:instrText>
      </w:r>
      <w:r w:rsidRPr="00B65246">
        <w:rPr>
          <w:rFonts w:ascii="Times New Roman" w:hAnsi="Times New Roman" w:cs="Times New Roman"/>
        </w:rPr>
        <w:instrText>قربانی</w:instrText>
      </w:r>
      <w:r w:rsidRPr="00B65246">
        <w:rPr>
          <w:rFonts w:ascii="Brill" w:hAnsi="Brill"/>
        </w:rPr>
        <w:instrText>","given":"</w:instrText>
      </w:r>
      <w:r w:rsidRPr="00B65246">
        <w:rPr>
          <w:rFonts w:ascii="Times New Roman" w:hAnsi="Times New Roman" w:cs="Times New Roman"/>
        </w:rPr>
        <w:instrText>دکتر</w:instrText>
      </w:r>
      <w:r w:rsidRPr="00B65246">
        <w:rPr>
          <w:rFonts w:ascii="Brill" w:hAnsi="Brill"/>
        </w:rPr>
        <w:instrText xml:space="preserve"> </w:instrText>
      </w:r>
      <w:r w:rsidRPr="00B65246">
        <w:rPr>
          <w:rFonts w:ascii="Times New Roman" w:hAnsi="Times New Roman" w:cs="Times New Roman"/>
        </w:rPr>
        <w:instrText>محمد</w:instrText>
      </w:r>
      <w:r w:rsidRPr="00B65246">
        <w:rPr>
          <w:rFonts w:ascii="Brill" w:hAnsi="Brill"/>
        </w:rPr>
        <w:instrText>","non-dropping-particle":"","parse-names":false,"suffix":""},{"dropping-particle":"","family":"Sejahtera","given":"Salam","non-dropping-particle":"","parse-names":false,"suffix":""},{"dropping-particle":"","family":"Number","given":"Case","non-dropping-particle":"","parse-names":false,"suffix":""},{"dropping-particle":"","family":"</w:instrText>
      </w:r>
      <w:r w:rsidRPr="00B65246">
        <w:rPr>
          <w:rFonts w:ascii="Angsana New" w:hAnsi="Angsana New" w:cs="Angsana New"/>
        </w:rPr>
        <w:instrText>นคเรศ</w:instrText>
      </w:r>
      <w:r w:rsidRPr="00B65246">
        <w:rPr>
          <w:rFonts w:ascii="Brill" w:hAnsi="Brill"/>
        </w:rPr>
        <w:instrText xml:space="preserve"> </w:instrText>
      </w:r>
      <w:r w:rsidRPr="00B65246">
        <w:rPr>
          <w:rFonts w:ascii="Angsana New" w:hAnsi="Angsana New" w:cs="Angsana New"/>
        </w:rPr>
        <w:instrText>รังควัต</w:instrText>
      </w:r>
      <w:r w:rsidRPr="00B65246">
        <w:rPr>
          <w:rFonts w:ascii="Brill" w:hAnsi="Brill"/>
        </w:rPr>
        <w:instrText xml:space="preserve">.","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By-","given":"Submitted","non-dropping-particle":"","parse-names":false,"suffix":""},{"dropping-particle":"","family":"Alanagreh","given":"Lo’Ai","non-dropping-particle":"","parse-names":false,"suffix":""},{"dropping-particle":"","family":"Alzoughool","given":"Foad","non-dropping-particle":"","parse-names":false,"suffix":""},{"dropping-particle":"","family":"Atoum","given":"Manar","non-dropping-particle":"","parse-names":false,"suffix":""},{"dropping-particle":"","family":"Kulachi","given":"Fatih","non-dropping-particle":"","parse-names":false,"suffix":""},{"dropping-particle":"","family":"Victoria","given":"Avani","non-dropping-particle":"","parse-names":false,"suffix":""},{"dropping-particle":"","family":"Resort","given":"Falls","non-dropping-particle":"","parse-names":false,"suffix":""},{"dropping-particle":"","family":"Otieno","given":"Samwel Boaz","non-dropping-particle":"","parse-names":false,"suffix":""},{"dropping-particle":"","family":"Jayne","given":"T S","non-dropping-particle":"","parse-names":false,"suffix":""},{"dropping-particle":"","family":"Muyanga","given":"M","non-dropping-particle":"","parse-names":false,"suffix":""},{"dropping-particle":"","family":"Hiffler","given":"Laurent","non-dropping-particle":"","parse-names":false,"suffix":""},{"dropping-particle":"","family":"Rakotoambinina","given":"Benjamin","non-dropping-particle":"","parse-names":false,"suffix":""},{"dropping-particle":"","family":"Sieber","given":"Fritz","non-dropping-particle":"","parse-names":false,"suffix":""},{"dropping-particle":"","family":"Muir","given":"Sarah A.","non-dropping-particle":"","parse-names":false,"suffix":""},{"dropping-particle":"","family":"Cohen","given":"Eric P.","non-dropping-particle":"","parse-names":false,"suffix":""},{"dropping-particle":"","family":"North","given":"Paula E.","non-dropping-particle":"","parse-names":false,"suffix":""},{"dropping-particle":"","family":"Fish","given":"Brian L.","non-dropping-particle":"","parse-names":false,"suffix":""},{"dropping-particle":"","family":"Irving","given":"Amy A.","non-dropping-particle":"","parse-names":false,"suffix":""},{"dropping-particle":"","family":"Mäder","given":"Marylou","non-dropping-particle":"","parse-names":false,"suffix":""},{"dropping-particle":"","family":"Moulder","given":"John E.","non-dropping-particle":"","parse-names":false,"suffix":""},{"dropping-particle":"","family":"Saif","given":"Farhan","non-dropping-particle":"","parse-names":false,"suffix":""},{"dropping-particle":"","family":"Langlois","given":"Kevin","non-dropping-particle":"","parse-names":false,"suffix":""},{"dropping-particle":"","family":"Savira","given":"Fitria","non-dropping-particle":"","parse-names":false,"suffix":""},{"dropping-particle":"","family":"Suharsono","given":"Yudi","non-dropping-particle":"","parse-names":false,"suffix":""},{"dropping-particle":"","family":"Shen","given":"Ye","non-dropping-particle":"","parse-names":false,"suffix":""},{"dropping-particle":"","family":"Li","given":"Changwei","non-dropping-particle":"","parse-names":false,"suffix":""},{"dropping-particle":"","family":"Dong","given":"Hongjun","non-dropping-particle":"","parse-names":false,"suffix":""},{"dropping-particle":"","family":"Wang","given":"Zhen","non-dropping-particle":"","parse-names":false,"suffix":""},{"dropping-particle":"","family":"Martinez","given":"Leonardo","non-dropping-particle":"","parse-names":false,"suffix":""},{"dropping-particle":"","family":"Sun","given":"Zhou","non-dropping-particle":"","parse-names":false,"suffix":""},{"dropping-particle":"","family":"Handel","given":"Andreas","non-dropping-particle":"","parse-names":false,"suffix":""},{"dropping-particle":"","family":"Chen","given":"Zhiping Zhengming","non-dropping-particle":"","parse-names":false,"suffix":""},{"dropping-particle":"","family":"Chen","given":"Enfu","non-dropping-particle":"","parse-names":false,"suffix":""},{"dropping-particle":"","family":"Ebell","given":"Mark","non-dropping-particle":"","parse-names":false,"suffix":""},{"dropping-particle":"","family":"Wang","given":"Fan","non-dropping-particle":"","parse-names":false,"suffix":""},{"dropping-particle":"","family":"Yi","given":"Bo","non-dropping-particle":"","parse-names":false,"suffix":""},{"dropping-particle":"","family":"Wang","given":"Haibin","non-dropping-particle":"","parse-names":false,"suffix":""},{"dropping-particle":"","family":"Wang","given":"Xiaoxiao","non-dropping-particle":"","parse-names":false,"suffix":""},{"dropping-particle":"","family":"Wang","given":"Aihong","non-dropping-particle":"","parse-names":false,"suffix":""},{"dropping-particle":"","family":"Chen","given":"Bingbing","non-dropping-particle":"","parse-names":false,"suffix":""},{"dropping-particle":"","family":"Qi","given":"Yanling","non-dropping-particle":"","parse-names":false,"suffix":""},{"dropping-particle":"","family":"Liang","given":"Lirong","non-dropping-particle":"","parse-names":false,"suffix":""},{"dropping-particle":"","family":"Li","given":"Yanping Yang","non-dropping-particle":"","parse-names":false,"suffix":""},{"dropping-particle":"","family":"Ling","given":"Feng","non-dropping-particle":"","parse-names":false,"suffix":""},{"dropping-particle":"","family":"Chen","given":"Junfang","non-dropping-particle":"","parse-names":false,"suffix":""},{"dropping-particle":"","family":"Xu","given":"Guozhang","non-dropping-particle":"","parse-names":false,"suffix":""},{"dropping-particle":"","family":"Kazemi","given":"Maryam","non-dropping-particle":"","parse-names":false,"suffix":""},{"dropping-particle":"","family":"Education","given":"Higher","non-dropping-particle":"","parse-names":false,"suffix":""},{"dropping-particle":"","family":"Board","given":"Loans","non-dropping-particle":"","parse-names":false,"suffix":""},{"dropping-particle":"","family":"Will Taylor","given":"Ethan","non-dropping-particle":"","parse-names":false,"suffix":""},{"dropping-particle":"","family":"A. Ruzicka","given":"Jan","non-dropping-particle":"","parse-names":false,"suffix":""},{"dropping-particle":"","family":"Premadasa","given":"Lakmini","non-dropping-particle":"","parse-names":false,"suffix":""},{"dropping-particle":"","family":"Zhao","given":"Lijun","non-dropping-particle":"","parse-names":false,"suffix":""},{"dropping-particle":"","family":"Dong","given":"Ruixia","non-dropping-particle":"","parse-names":false,"suffix":""},{"dropping-particle":"","family":"Wang","given":"Dongxu","non-dropping-particle":"","parse-names":false,"suffix":""},{"dropping-particle":"","family":"Wang","given":"Xiaoxiao","non-dropping-particle":"","parse-names":false,"suffix":""},{"dropping-particle":"","family":"Zhang","given":"Ke","non-dropping-particle":"","parse-names":false,"suffix":""},{"dropping-particle":"","family":"Chen","given":"Pingping","non-dropping-particle":"","parse-names":false,"suffix":""},{"dropping-particle":"","family":"Yang","given":"Chung S.","non-dropping-particle":"","parse-names":false,"suffix":""},{"dropping-particle":"","family":"Zhang","given":"Jinsong","non-dropping-particle":"","parse-names":false,"suffix":""},{"dropping-particle":"","family":"Solution","given":"Elastase Enzyme","non-dropping-particle":"","parse-names":false,"suffix":""},{"dropping-particle":"","family":"Frentiu","given":"Tiberiu","non-dropping-particle":"","parse-names":false,"suffix":""},{"dropping-particle":"","family":"Ponta","given":"Michaela","non-dropping-particle":"","parse-names":false,"suffix":""},{"dropping-particle":"","family":"Levei","given":"Erika","non-dropping-particle":"","parse-names":false,"suffix":""},{"dropping-particle":"","family":"Gheorghiu","given":"Emilia","non-dropping-particle":"","parse-names":false,"suffix":""},{"dropping-particle":"","family":"Benea","given":"Marcel","non-dropping-particle":"","parse-names":false,"suffix":""},{"dropping-particle":"","family":"Cordos","given":"Emil","non-dropping-particle":"","parse-names":false,"suffix":""},{"dropping-particle":"","family":"Vries","given":"Petrus J.","non-dropping-particle":"de","parse-names":false,"suffix":""},{"dropping-particle":"","family":"Belousova","given":"Elena","non-dropping-particle":"","parse-names":false,"suffix":""},{"dropping-particle":"","family":"Benedik","given":"Mirjana P.","non-dropping-particle":"","parse-names":false,"suffix":""},{"dropping-particle":"","family":"Carter","given":"Tom","non-dropping-particle":"","parse-names":false,"suffix":""},{"dropping-particle":"","family":"Cottin","given":"Vincent","non-dropping-particle":"","parse-names":false,"suffix":""},{"dropping-particle":"","family":"Curatolo","given":"Paolo","non-dropping-particle":"","parse-names":false,"suffix":""},{"dropping-particle":"","family":"Dahlin","given":"Maria","non-dropping-particle":"","parse-names":false,"suffix":""},{"dropping-particle":"","family":"D'Amato","given":"Lisa","non-dropping-particle":"","parse-names":false,"suffix":""},{"dropping-particle":"","family":"d'Augères","given":"Guillaume B.","non-dropping-particle":"","parse-names":false,"suffix":""},{"dropping-particle":"","family":"Ferreira","given":"José C.","non-dropping-particle":"","parse-names":false,"suffix":""},{"dropping-particle":"","family":"Feucht","given":"Martha","non-dropping-particle":"","parse-names":false,"suffix":""},{"dropping-particle":"","family":"Fladrowski","given":"Carla","non-dropping-particle":"","parse-names":false,"suffix":""},{"dropping-particle":"","family":"Hertzberg","given":"Christoph","non-dropping-particle":"","parse-names":false,"suffix":""},{"dropping-particle":"","family":"Jozwiak","given":"Sergiusz","non-dropping-particle":"","parse-names":false,"suffix":""},{"dropping-particle":"","family":"Kingswood","given":"J. Chris","non-dropping-particle":"","parse-names":false,"suffix":""},{"dropping-particle":"","family":"Lawson","given":"John A.","non-dropping-particle":"","parse-names":false,"suffix":""},{"dropping-particle":"","family":"Macaya","given":"Alfons","non-dropping-particle":"","parse-names":false,"suffix":""},{"dropping-particle":"","family":"Marques","given":"Ruben","non-dropping-particle":"","parse-names":false,"suffix":""},{"dropping-particle":"","family":"Nabbout","given":"Rima","non-dropping-particle":"","parse-names":false,"suffix":""},{"dropping-particle":"","family":"O'Callaghan","given":"Finbar","non-dropping-particle":"","parse-names":false,"suffix":""},{"dropping-particle":"","family":"Qin","given":"Jiong","non-dropping-particle":"","parse-names":false,"suffix":""},{"dropping-particle":"","family":"Sander","given":"Valentin","non-dropping-particle":"","parse-names":false,"suffix":""},{"dropping-particle":"","family":"Sauter","given":"Matthias","non-dropping-particle":"","parse-names":false,"suffix":""},{"dropping-particle":"","family":"Shah","given":"Seema","non-dropping-particle":"","parse-names":false,"suffix":""},{"dropping-particle":"","family":"Takahashi","given":"Yukitoshi","non-dropping-particle":"","parse-names":false,"suffix":""},{"dropping-particle":"","family":"Touraine","given":"Renaud","non-dropping-particle":"","parse-names":false,"suffix":""},{"dropping-particle":"","family":"Youroukos","given":"Sotiris","non-dropping-particle":"","parse-names":false,"suffix":""},{"dropping-particle":"","family":"Zonnenberg","given":"Bernard","non-dropping-particle":"","parse-names":false,"suffix":""},{"dropping-particle":"","family":"Jansen","given":"Anna C.","non-dropping-particle":"","parse-names":false,"suffix":""},{"dropping-particle":"","family":"Enoch","given":"Hi","non-dropping-particle":"","parse-names":false,"suffix":""},{"dropping-particle":"","family":"Sydney","given":"Unsw","non-dropping-particle":"","parse-names":false,"suffix":""},{"dropping-particle":"","family":"Announcement","given":"Vacancy","non-dropping-particle":"","parse-names":false,"suffix":""},{"dropping-particle":"","family":"Lawler","given":"Melissa","non-dropping-particle":"","parse-names":false,"suffix":""},{"dropping-particle":"","family":"Naby","given":"Fathima","non-dropping-particle":"","parse-names":false,"suffix":""},{"dropping-particle":"","family":"Banik","given":"Arindam","non-dropping-particle":"","parse-names":false,"suffix":""},{"dropping-particle":"","family":"Nag","given":"Tirthankar","non-dropping-particle":"","parse-names":false,"suffix":""},{"dropping-particle":"","family":"Chowdhury","given":"Sahana Roy","non-dropping-particle":"","parse-names":false,"suffix":""},{"dropping-particle":"","family":"Chatterjee","given":"Rajashri","non-dropping-particle":"","parse-names":false,"suffix":""}],"container-title":"Endocrine","id":"ITEM-1","issue":"May","issued":{"date-parts":[["2020"]]},"page":"6","title":"No </w:instrText>
      </w:r>
      <w:r w:rsidRPr="00B65246">
        <w:rPr>
          <w:rFonts w:ascii="Brill" w:eastAsia="MS Mincho" w:hAnsi="Brill" w:cs="MS Mincho"/>
        </w:rPr>
        <w:instrText>主観的健康感を中心とした在宅高齢者における</w:instrText>
      </w:r>
      <w:r w:rsidRPr="00B65246">
        <w:rPr>
          <w:rFonts w:ascii="Brill" w:hAnsi="Brill"/>
        </w:rPr>
        <w:instrText xml:space="preserve"> </w:instrText>
      </w:r>
      <w:r w:rsidRPr="00B65246">
        <w:rPr>
          <w:rFonts w:ascii="Brill" w:eastAsia="MS Mincho" w:hAnsi="Brill" w:cs="MS Mincho"/>
        </w:rPr>
        <w:instrText>健康関連指標に関する共分散構造分析</w:instrText>
      </w:r>
      <w:r w:rsidRPr="00B65246">
        <w:rPr>
          <w:rFonts w:ascii="Brill" w:hAnsi="Brill"/>
        </w:rPr>
        <w:instrText xml:space="preserve">Title","type":"article-journal","volume":"9"},"uris":["http://www.mendeley.com/documents/?uuid=91149b1e-bf2c-4efd-b286-3fd045af03c8","http://www.mendeley.com/documents/?uuid=8dbcbcf2-2137-40f1-bca2-69de0b7b1efe"]}],"mendeley":{"formattedCitation":"Simon L. Priestnall and others, ‘No </w:instrText>
      </w:r>
      <w:r w:rsidRPr="00B65246">
        <w:rPr>
          <w:rFonts w:ascii="Brill" w:eastAsia="MS Mincho" w:hAnsi="Brill" w:cs="MS Mincho"/>
        </w:rPr>
        <w:instrText>主観的健康感を中心とした在宅高齢者における</w:instrText>
      </w:r>
      <w:r w:rsidRPr="00B65246">
        <w:rPr>
          <w:rFonts w:ascii="Brill" w:hAnsi="Brill"/>
        </w:rPr>
        <w:instrText xml:space="preserve"> </w:instrText>
      </w:r>
      <w:r w:rsidRPr="00B65246">
        <w:rPr>
          <w:rFonts w:ascii="Brill" w:eastAsia="MS Mincho" w:hAnsi="Brill" w:cs="MS Mincho"/>
        </w:rPr>
        <w:instrText>健康関連指標に関する共分散構造分析</w:instrText>
      </w:r>
      <w:r w:rsidRPr="00B65246">
        <w:rPr>
          <w:rFonts w:ascii="Brill" w:hAnsi="Brill"/>
        </w:rPr>
        <w:instrText xml:space="preserve">Title’, &lt;i&gt;Endocrine&lt;/i&gt;, 9.May (2020), 6.","manualFormatting":"Widodo and Slamet(2020)","plainTextFormattedCitation":"Simon L. Priestnall and others, ‘No </w:instrText>
      </w:r>
      <w:r w:rsidRPr="00B65246">
        <w:rPr>
          <w:rFonts w:ascii="Brill" w:eastAsia="MS Mincho" w:hAnsi="Brill" w:cs="MS Mincho"/>
        </w:rPr>
        <w:instrText>主観的健康感を中心とした在宅高齢者における</w:instrText>
      </w:r>
      <w:r w:rsidRPr="00B65246">
        <w:rPr>
          <w:rFonts w:ascii="Brill" w:hAnsi="Brill"/>
        </w:rPr>
        <w:instrText xml:space="preserve"> </w:instrText>
      </w:r>
      <w:r w:rsidRPr="00B65246">
        <w:rPr>
          <w:rFonts w:ascii="Brill" w:eastAsia="MS Mincho" w:hAnsi="Brill" w:cs="MS Mincho"/>
        </w:rPr>
        <w:instrText>健康関連指標に関する共分散構造分析</w:instrText>
      </w:r>
      <w:r w:rsidRPr="00B65246">
        <w:rPr>
          <w:rFonts w:ascii="Brill" w:hAnsi="Brill"/>
        </w:rPr>
        <w:instrText>Title’, Endocrine, 9.May (2020), 6.","previouslyFormattedCitation":"(Priestnall et al., 2020)"},"properties":{"noteIndex":20},"schema":"https://github.com/citation-style-language/schema/raw/master/csl-citation.json"}</w:instrText>
      </w:r>
      <w:r w:rsidRPr="00B65246">
        <w:rPr>
          <w:rFonts w:ascii="Brill" w:hAnsi="Brill"/>
        </w:rPr>
        <w:fldChar w:fldCharType="separate"/>
      </w:r>
      <w:r w:rsidRPr="00B65246">
        <w:rPr>
          <w:rFonts w:ascii="Brill" w:hAnsi="Brill"/>
          <w:noProof/>
        </w:rPr>
        <w:t>Widodo and Slamet(2020)</w:t>
      </w:r>
      <w:r w:rsidRPr="00B65246">
        <w:rPr>
          <w:rFonts w:ascii="Brill" w:hAnsi="Bril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14AFF" w14:textId="77777777" w:rsidR="00320307" w:rsidRDefault="00320307">
    <w:pPr>
      <w:pStyle w:val="Header"/>
    </w:pPr>
    <w:r>
      <w:rPr>
        <w:noProof/>
        <w:lang w:val="id-ID" w:eastAsia="id-ID"/>
      </w:rPr>
      <mc:AlternateContent>
        <mc:Choice Requires="wps">
          <w:drawing>
            <wp:anchor distT="0" distB="0" distL="114300" distR="114300" simplePos="0" relativeHeight="251658240" behindDoc="0" locked="0" layoutInCell="1" allowOverlap="1" wp14:anchorId="60966D0F" wp14:editId="05E2C5C6">
              <wp:simplePos x="0" y="0"/>
              <wp:positionH relativeFrom="column">
                <wp:posOffset>2438400</wp:posOffset>
              </wp:positionH>
              <wp:positionV relativeFrom="paragraph">
                <wp:posOffset>340995</wp:posOffset>
              </wp:positionV>
              <wp:extent cx="2922270" cy="212090"/>
              <wp:effectExtent l="0" t="0" r="0" b="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2270" cy="212090"/>
                      </a:xfrm>
                      <a:prstGeom prst="rect">
                        <a:avLst/>
                      </a:prstGeom>
                      <a:solidFill>
                        <a:srgbClr val="FFFFFF"/>
                      </a:solidFill>
                      <a:ln w="9525">
                        <a:noFill/>
                        <a:miter lim="800000"/>
                        <a:headEnd/>
                        <a:tailEnd/>
                      </a:ln>
                    </wps:spPr>
                    <wps:txbx>
                      <w:txbxContent>
                        <w:p w14:paraId="20FBB03F" w14:textId="77777777" w:rsidR="00320307" w:rsidRPr="009C7665" w:rsidRDefault="00320307" w:rsidP="00E87326">
                          <w:pPr>
                            <w:tabs>
                              <w:tab w:val="left" w:pos="1134"/>
                            </w:tabs>
                            <w:spacing w:after="0" w:line="240" w:lineRule="auto"/>
                            <w:jc w:val="right"/>
                            <w:rPr>
                              <w:rFonts w:ascii="Perpetua" w:hAnsi="Perpetua"/>
                              <w:sz w:val="20"/>
                              <w:szCs w:val="20"/>
                            </w:rPr>
                          </w:pPr>
                          <w:proofErr w:type="spellStart"/>
                          <w:r>
                            <w:rPr>
                              <w:rFonts w:ascii="Perpetua" w:hAnsi="Perpetua"/>
                              <w:sz w:val="20"/>
                              <w:szCs w:val="20"/>
                            </w:rPr>
                            <w:t>Jurnal</w:t>
                          </w:r>
                          <w:proofErr w:type="spellEnd"/>
                          <w:r>
                            <w:rPr>
                              <w:rFonts w:ascii="Perpetua" w:hAnsi="Perpetua"/>
                              <w:sz w:val="20"/>
                              <w:szCs w:val="20"/>
                            </w:rPr>
                            <w:t xml:space="preserve"> </w:t>
                          </w:r>
                          <w:proofErr w:type="spellStart"/>
                          <w:r w:rsidRPr="009C7665">
                            <w:rPr>
                              <w:rFonts w:ascii="Perpetua" w:hAnsi="Perpetua"/>
                              <w:sz w:val="20"/>
                              <w:szCs w:val="20"/>
                            </w:rPr>
                            <w:t>Reflekt</w:t>
                          </w:r>
                          <w:r>
                            <w:rPr>
                              <w:rFonts w:ascii="Perpetua" w:hAnsi="Perpetua"/>
                              <w:sz w:val="20"/>
                              <w:szCs w:val="20"/>
                            </w:rPr>
                            <w:t>ika</w:t>
                          </w:r>
                          <w:proofErr w:type="spellEnd"/>
                          <w:r>
                            <w:rPr>
                              <w:rFonts w:ascii="Perpetua" w:hAnsi="Perpetua"/>
                              <w:sz w:val="20"/>
                              <w:szCs w:val="20"/>
                            </w:rPr>
                            <w:t xml:space="preserve"> </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966D0F" id="_x0000_t202" coordsize="21600,21600" o:spt="202" path="m,l,21600r21600,l21600,xe">
              <v:stroke joinstyle="miter"/>
              <v:path gradientshapeok="t" o:connecttype="rect"/>
            </v:shapetype>
            <v:shape id="Text Box 307" o:spid="_x0000_s1026" type="#_x0000_t202" style="position:absolute;margin-left:192pt;margin-top:26.85pt;width:230.1pt;height:16.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" stroked="f">
              <v:textbox inset="0,0,0,0">
                <w:txbxContent>
                  <w:p w14:paraId="20FBB03F" w14:textId="77777777" w:rsidR="00320307" w:rsidRPr="009C7665" w:rsidRDefault="00320307" w:rsidP="00E87326">
                    <w:pPr>
                      <w:tabs>
                        <w:tab w:val="left" w:pos="1134"/>
                      </w:tabs>
                      <w:spacing w:after="0" w:line="240" w:lineRule="auto"/>
                      <w:jc w:val="right"/>
                      <w:rPr>
                        <w:rFonts w:ascii="Perpetua" w:hAnsi="Perpetua"/>
                        <w:sz w:val="20"/>
                        <w:szCs w:val="20"/>
                      </w:rPr>
                    </w:pPr>
                    <w:proofErr w:type="spellStart"/>
                    <w:r>
                      <w:rPr>
                        <w:rFonts w:ascii="Perpetua" w:hAnsi="Perpetua"/>
                        <w:sz w:val="20"/>
                        <w:szCs w:val="20"/>
                      </w:rPr>
                      <w:t>Jurnal</w:t>
                    </w:r>
                    <w:proofErr w:type="spellEnd"/>
                    <w:r>
                      <w:rPr>
                        <w:rFonts w:ascii="Perpetua" w:hAnsi="Perpetua"/>
                        <w:sz w:val="20"/>
                        <w:szCs w:val="20"/>
                      </w:rPr>
                      <w:t xml:space="preserve"> </w:t>
                    </w:r>
                    <w:proofErr w:type="spellStart"/>
                    <w:r w:rsidRPr="009C7665">
                      <w:rPr>
                        <w:rFonts w:ascii="Perpetua" w:hAnsi="Perpetua"/>
                        <w:sz w:val="20"/>
                        <w:szCs w:val="20"/>
                      </w:rPr>
                      <w:t>Reflekt</w:t>
                    </w:r>
                    <w:r>
                      <w:rPr>
                        <w:rFonts w:ascii="Perpetua" w:hAnsi="Perpetua"/>
                        <w:sz w:val="20"/>
                        <w:szCs w:val="20"/>
                      </w:rPr>
                      <w:t>ika</w:t>
                    </w:r>
                    <w:proofErr w:type="spellEnd"/>
                    <w:r>
                      <w:rPr>
                        <w:rFonts w:ascii="Perpetua" w:hAnsi="Perpetua"/>
                        <w:sz w:val="20"/>
                        <w:szCs w:val="20"/>
                      </w:rPr>
                      <w:t xml:space="preserve"> </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B70C98"/>
    <w:multiLevelType w:val="hybridMultilevel"/>
    <w:tmpl w:val="741E12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051"/>
    <w:rsid w:val="00006DBF"/>
    <w:rsid w:val="00007327"/>
    <w:rsid w:val="00012496"/>
    <w:rsid w:val="00023074"/>
    <w:rsid w:val="000334C3"/>
    <w:rsid w:val="00041BC1"/>
    <w:rsid w:val="000554FF"/>
    <w:rsid w:val="00060E77"/>
    <w:rsid w:val="00065920"/>
    <w:rsid w:val="00065E32"/>
    <w:rsid w:val="00077829"/>
    <w:rsid w:val="00095412"/>
    <w:rsid w:val="000A0718"/>
    <w:rsid w:val="000A57BB"/>
    <w:rsid w:val="000C1BB3"/>
    <w:rsid w:val="000C323F"/>
    <w:rsid w:val="000D5421"/>
    <w:rsid w:val="0010690E"/>
    <w:rsid w:val="001107F2"/>
    <w:rsid w:val="001351B2"/>
    <w:rsid w:val="00135B0A"/>
    <w:rsid w:val="001376E4"/>
    <w:rsid w:val="00146F2B"/>
    <w:rsid w:val="00147B67"/>
    <w:rsid w:val="001A1103"/>
    <w:rsid w:val="001D266B"/>
    <w:rsid w:val="001D47C8"/>
    <w:rsid w:val="001F3F82"/>
    <w:rsid w:val="002067A6"/>
    <w:rsid w:val="00222821"/>
    <w:rsid w:val="00263A68"/>
    <w:rsid w:val="00267DDF"/>
    <w:rsid w:val="002921FD"/>
    <w:rsid w:val="0029665E"/>
    <w:rsid w:val="002A4002"/>
    <w:rsid w:val="002E5121"/>
    <w:rsid w:val="003003EF"/>
    <w:rsid w:val="003031EA"/>
    <w:rsid w:val="003040F3"/>
    <w:rsid w:val="00306F56"/>
    <w:rsid w:val="00316D15"/>
    <w:rsid w:val="00320307"/>
    <w:rsid w:val="00330838"/>
    <w:rsid w:val="00333597"/>
    <w:rsid w:val="00340EF6"/>
    <w:rsid w:val="0035060B"/>
    <w:rsid w:val="00356B6C"/>
    <w:rsid w:val="003754A1"/>
    <w:rsid w:val="003848FB"/>
    <w:rsid w:val="00397A4E"/>
    <w:rsid w:val="003C38E7"/>
    <w:rsid w:val="003C5048"/>
    <w:rsid w:val="003C5933"/>
    <w:rsid w:val="00412F26"/>
    <w:rsid w:val="0042560C"/>
    <w:rsid w:val="004332F0"/>
    <w:rsid w:val="00473768"/>
    <w:rsid w:val="00484640"/>
    <w:rsid w:val="00487BB1"/>
    <w:rsid w:val="00493C38"/>
    <w:rsid w:val="004A5495"/>
    <w:rsid w:val="004B0B7E"/>
    <w:rsid w:val="004B4734"/>
    <w:rsid w:val="004C2C13"/>
    <w:rsid w:val="004C7D0A"/>
    <w:rsid w:val="004F113B"/>
    <w:rsid w:val="0050123D"/>
    <w:rsid w:val="005017C1"/>
    <w:rsid w:val="00533141"/>
    <w:rsid w:val="005364A8"/>
    <w:rsid w:val="0054664B"/>
    <w:rsid w:val="005714AE"/>
    <w:rsid w:val="005818B1"/>
    <w:rsid w:val="00586DBB"/>
    <w:rsid w:val="005B3E4D"/>
    <w:rsid w:val="00602A57"/>
    <w:rsid w:val="0061766F"/>
    <w:rsid w:val="00690B24"/>
    <w:rsid w:val="006A50B5"/>
    <w:rsid w:val="006A6B57"/>
    <w:rsid w:val="006B53CD"/>
    <w:rsid w:val="006C3F15"/>
    <w:rsid w:val="006C60B1"/>
    <w:rsid w:val="006D012F"/>
    <w:rsid w:val="006E05CD"/>
    <w:rsid w:val="006E2C9A"/>
    <w:rsid w:val="006F2C79"/>
    <w:rsid w:val="00700680"/>
    <w:rsid w:val="00701030"/>
    <w:rsid w:val="00704EDC"/>
    <w:rsid w:val="0070530B"/>
    <w:rsid w:val="00714F7D"/>
    <w:rsid w:val="0073226A"/>
    <w:rsid w:val="00740EB2"/>
    <w:rsid w:val="00742238"/>
    <w:rsid w:val="00783922"/>
    <w:rsid w:val="007A3C8F"/>
    <w:rsid w:val="007A5114"/>
    <w:rsid w:val="007D4A3F"/>
    <w:rsid w:val="008053B9"/>
    <w:rsid w:val="008076C9"/>
    <w:rsid w:val="008352C3"/>
    <w:rsid w:val="00837422"/>
    <w:rsid w:val="00850086"/>
    <w:rsid w:val="00870D7B"/>
    <w:rsid w:val="00893084"/>
    <w:rsid w:val="008A4153"/>
    <w:rsid w:val="008B0945"/>
    <w:rsid w:val="008B0F3D"/>
    <w:rsid w:val="008C38C8"/>
    <w:rsid w:val="008D0592"/>
    <w:rsid w:val="008E1C81"/>
    <w:rsid w:val="00901051"/>
    <w:rsid w:val="00903276"/>
    <w:rsid w:val="00905ACC"/>
    <w:rsid w:val="00923F00"/>
    <w:rsid w:val="00925C28"/>
    <w:rsid w:val="00941116"/>
    <w:rsid w:val="0096132F"/>
    <w:rsid w:val="00966410"/>
    <w:rsid w:val="00974C59"/>
    <w:rsid w:val="0098331B"/>
    <w:rsid w:val="0099502A"/>
    <w:rsid w:val="009B0376"/>
    <w:rsid w:val="009B5596"/>
    <w:rsid w:val="009E3653"/>
    <w:rsid w:val="009F1504"/>
    <w:rsid w:val="009F7642"/>
    <w:rsid w:val="00A10956"/>
    <w:rsid w:val="00A24DA0"/>
    <w:rsid w:val="00A26D3F"/>
    <w:rsid w:val="00A35F6C"/>
    <w:rsid w:val="00A518AE"/>
    <w:rsid w:val="00A71CD0"/>
    <w:rsid w:val="00AA10B8"/>
    <w:rsid w:val="00AB44D7"/>
    <w:rsid w:val="00AB4D27"/>
    <w:rsid w:val="00AB63E4"/>
    <w:rsid w:val="00B17337"/>
    <w:rsid w:val="00B33DC6"/>
    <w:rsid w:val="00B54B42"/>
    <w:rsid w:val="00B57F74"/>
    <w:rsid w:val="00B65246"/>
    <w:rsid w:val="00B75CC6"/>
    <w:rsid w:val="00B7741F"/>
    <w:rsid w:val="00B85757"/>
    <w:rsid w:val="00B9236D"/>
    <w:rsid w:val="00BA1E4C"/>
    <w:rsid w:val="00BA46CC"/>
    <w:rsid w:val="00BA497C"/>
    <w:rsid w:val="00BA54B1"/>
    <w:rsid w:val="00BB035A"/>
    <w:rsid w:val="00BB07D8"/>
    <w:rsid w:val="00BF3861"/>
    <w:rsid w:val="00C1140B"/>
    <w:rsid w:val="00C333CE"/>
    <w:rsid w:val="00C52BA5"/>
    <w:rsid w:val="00C531C4"/>
    <w:rsid w:val="00C60A55"/>
    <w:rsid w:val="00CA2FF7"/>
    <w:rsid w:val="00CB0C3B"/>
    <w:rsid w:val="00CC1F0D"/>
    <w:rsid w:val="00CC3497"/>
    <w:rsid w:val="00CD5002"/>
    <w:rsid w:val="00CD7CB3"/>
    <w:rsid w:val="00CE1DA8"/>
    <w:rsid w:val="00D12C22"/>
    <w:rsid w:val="00D13106"/>
    <w:rsid w:val="00D16B09"/>
    <w:rsid w:val="00D208BF"/>
    <w:rsid w:val="00D33131"/>
    <w:rsid w:val="00D4675D"/>
    <w:rsid w:val="00D46B26"/>
    <w:rsid w:val="00D62110"/>
    <w:rsid w:val="00DA6824"/>
    <w:rsid w:val="00DC30A2"/>
    <w:rsid w:val="00DE69F1"/>
    <w:rsid w:val="00E02AF3"/>
    <w:rsid w:val="00E20D2C"/>
    <w:rsid w:val="00E232E7"/>
    <w:rsid w:val="00E35295"/>
    <w:rsid w:val="00E465CE"/>
    <w:rsid w:val="00E8266A"/>
    <w:rsid w:val="00EB45EB"/>
    <w:rsid w:val="00EC040F"/>
    <w:rsid w:val="00ED0E50"/>
    <w:rsid w:val="00ED7478"/>
    <w:rsid w:val="00EE4AEC"/>
    <w:rsid w:val="00EF3DEB"/>
    <w:rsid w:val="00F462A8"/>
    <w:rsid w:val="00F509A3"/>
    <w:rsid w:val="00F929C8"/>
    <w:rsid w:val="00F97341"/>
    <w:rsid w:val="00F97B07"/>
    <w:rsid w:val="00FB2F39"/>
    <w:rsid w:val="00FF2974"/>
    <w:rsid w:val="00FF354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F356F"/>
  <w15:docId w15:val="{52169AAE-D352-4BA2-A842-152B841F2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464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29C8"/>
    <w:pPr>
      <w:ind w:left="720"/>
      <w:contextualSpacing/>
    </w:pPr>
  </w:style>
  <w:style w:type="paragraph" w:styleId="FootnoteText">
    <w:name w:val="footnote text"/>
    <w:basedOn w:val="Normal"/>
    <w:link w:val="FootnoteTextChar"/>
    <w:uiPriority w:val="99"/>
    <w:semiHidden/>
    <w:unhideWhenUsed/>
    <w:rsid w:val="00306F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6F56"/>
    <w:rPr>
      <w:sz w:val="20"/>
      <w:szCs w:val="20"/>
    </w:rPr>
  </w:style>
  <w:style w:type="character" w:styleId="FootnoteReference">
    <w:name w:val="footnote reference"/>
    <w:basedOn w:val="DefaultParagraphFont"/>
    <w:uiPriority w:val="99"/>
    <w:semiHidden/>
    <w:unhideWhenUsed/>
    <w:rsid w:val="00306F56"/>
    <w:rPr>
      <w:vertAlign w:val="superscript"/>
    </w:rPr>
  </w:style>
  <w:style w:type="table" w:styleId="TableGrid">
    <w:name w:val="Table Grid"/>
    <w:basedOn w:val="TableNormal"/>
    <w:uiPriority w:val="39"/>
    <w:rsid w:val="005017C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oot-block-node">
    <w:name w:val="root-block-node"/>
    <w:basedOn w:val="Normal"/>
    <w:rsid w:val="00D12C22"/>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1Char">
    <w:name w:val="Heading 1 Char"/>
    <w:basedOn w:val="DefaultParagraphFont"/>
    <w:link w:val="Heading1"/>
    <w:uiPriority w:val="9"/>
    <w:rsid w:val="0048464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484640"/>
  </w:style>
  <w:style w:type="character" w:styleId="Hyperlink">
    <w:name w:val="Hyperlink"/>
    <w:basedOn w:val="DefaultParagraphFont"/>
    <w:uiPriority w:val="99"/>
    <w:unhideWhenUsed/>
    <w:rsid w:val="000334C3"/>
    <w:rPr>
      <w:color w:val="0563C1" w:themeColor="hyperlink"/>
      <w:u w:val="single"/>
    </w:rPr>
  </w:style>
  <w:style w:type="paragraph" w:styleId="Header">
    <w:name w:val="header"/>
    <w:basedOn w:val="Normal"/>
    <w:link w:val="HeaderChar"/>
    <w:uiPriority w:val="99"/>
    <w:unhideWhenUsed/>
    <w:rsid w:val="003203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0307"/>
  </w:style>
  <w:style w:type="paragraph" w:styleId="Footer">
    <w:name w:val="footer"/>
    <w:basedOn w:val="Normal"/>
    <w:link w:val="FooterChar"/>
    <w:uiPriority w:val="99"/>
    <w:unhideWhenUsed/>
    <w:rsid w:val="003203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0307"/>
  </w:style>
  <w:style w:type="paragraph" w:styleId="BalloonText">
    <w:name w:val="Balloon Text"/>
    <w:basedOn w:val="Normal"/>
    <w:link w:val="BalloonTextChar"/>
    <w:uiPriority w:val="99"/>
    <w:semiHidden/>
    <w:unhideWhenUsed/>
    <w:rsid w:val="00D208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8BF"/>
    <w:rPr>
      <w:rFonts w:ascii="Tahoma" w:hAnsi="Tahoma" w:cs="Tahoma"/>
      <w:sz w:val="16"/>
      <w:szCs w:val="16"/>
    </w:rPr>
  </w:style>
  <w:style w:type="character" w:styleId="EndnoteReference">
    <w:name w:val="endnote reference"/>
    <w:basedOn w:val="DefaultParagraphFont"/>
    <w:uiPriority w:val="99"/>
    <w:semiHidden/>
    <w:unhideWhenUsed/>
    <w:rsid w:val="00BB03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4835019">
      <w:bodyDiv w:val="1"/>
      <w:marLeft w:val="0"/>
      <w:marRight w:val="0"/>
      <w:marTop w:val="0"/>
      <w:marBottom w:val="0"/>
      <w:divBdr>
        <w:top w:val="none" w:sz="0" w:space="0" w:color="auto"/>
        <w:left w:val="none" w:sz="0" w:space="0" w:color="auto"/>
        <w:bottom w:val="none" w:sz="0" w:space="0" w:color="auto"/>
        <w:right w:val="none" w:sz="0" w:space="0" w:color="auto"/>
      </w:divBdr>
    </w:div>
    <w:div w:id="874779500">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5">
          <w:marLeft w:val="0"/>
          <w:marRight w:val="0"/>
          <w:marTop w:val="0"/>
          <w:marBottom w:val="0"/>
          <w:divBdr>
            <w:top w:val="none" w:sz="0" w:space="0" w:color="auto"/>
            <w:left w:val="none" w:sz="0" w:space="0" w:color="auto"/>
            <w:bottom w:val="none" w:sz="0" w:space="0" w:color="auto"/>
            <w:right w:val="none" w:sz="0" w:space="0" w:color="auto"/>
          </w:divBdr>
        </w:div>
        <w:div w:id="342440544">
          <w:marLeft w:val="0"/>
          <w:marRight w:val="0"/>
          <w:marTop w:val="0"/>
          <w:marBottom w:val="0"/>
          <w:divBdr>
            <w:top w:val="none" w:sz="0" w:space="0" w:color="auto"/>
            <w:left w:val="none" w:sz="0" w:space="0" w:color="auto"/>
            <w:bottom w:val="none" w:sz="0" w:space="0" w:color="auto"/>
            <w:right w:val="none" w:sz="0" w:space="0" w:color="auto"/>
          </w:divBdr>
        </w:div>
        <w:div w:id="320427830">
          <w:marLeft w:val="0"/>
          <w:marRight w:val="0"/>
          <w:marTop w:val="0"/>
          <w:marBottom w:val="0"/>
          <w:divBdr>
            <w:top w:val="none" w:sz="0" w:space="0" w:color="auto"/>
            <w:left w:val="none" w:sz="0" w:space="0" w:color="auto"/>
            <w:bottom w:val="none" w:sz="0" w:space="0" w:color="auto"/>
            <w:right w:val="none" w:sz="0" w:space="0" w:color="auto"/>
          </w:divBdr>
        </w:div>
        <w:div w:id="1133333638">
          <w:marLeft w:val="0"/>
          <w:marRight w:val="0"/>
          <w:marTop w:val="0"/>
          <w:marBottom w:val="0"/>
          <w:divBdr>
            <w:top w:val="none" w:sz="0" w:space="0" w:color="auto"/>
            <w:left w:val="none" w:sz="0" w:space="0" w:color="auto"/>
            <w:bottom w:val="none" w:sz="0" w:space="0" w:color="auto"/>
            <w:right w:val="none" w:sz="0" w:space="0" w:color="auto"/>
          </w:divBdr>
        </w:div>
        <w:div w:id="1103190241">
          <w:marLeft w:val="0"/>
          <w:marRight w:val="0"/>
          <w:marTop w:val="0"/>
          <w:marBottom w:val="0"/>
          <w:divBdr>
            <w:top w:val="none" w:sz="0" w:space="0" w:color="auto"/>
            <w:left w:val="none" w:sz="0" w:space="0" w:color="auto"/>
            <w:bottom w:val="none" w:sz="0" w:space="0" w:color="auto"/>
            <w:right w:val="none" w:sz="0" w:space="0" w:color="auto"/>
          </w:divBdr>
        </w:div>
        <w:div w:id="1613903441">
          <w:marLeft w:val="0"/>
          <w:marRight w:val="0"/>
          <w:marTop w:val="0"/>
          <w:marBottom w:val="0"/>
          <w:divBdr>
            <w:top w:val="none" w:sz="0" w:space="0" w:color="auto"/>
            <w:left w:val="none" w:sz="0" w:space="0" w:color="auto"/>
            <w:bottom w:val="none" w:sz="0" w:space="0" w:color="auto"/>
            <w:right w:val="none" w:sz="0" w:space="0" w:color="auto"/>
          </w:divBdr>
        </w:div>
        <w:div w:id="1734542934">
          <w:marLeft w:val="0"/>
          <w:marRight w:val="0"/>
          <w:marTop w:val="0"/>
          <w:marBottom w:val="0"/>
          <w:divBdr>
            <w:top w:val="none" w:sz="0" w:space="0" w:color="auto"/>
            <w:left w:val="none" w:sz="0" w:space="0" w:color="auto"/>
            <w:bottom w:val="none" w:sz="0" w:space="0" w:color="auto"/>
            <w:right w:val="none" w:sz="0" w:space="0" w:color="auto"/>
          </w:divBdr>
        </w:div>
        <w:div w:id="504321629">
          <w:marLeft w:val="0"/>
          <w:marRight w:val="0"/>
          <w:marTop w:val="0"/>
          <w:marBottom w:val="0"/>
          <w:divBdr>
            <w:top w:val="none" w:sz="0" w:space="0" w:color="auto"/>
            <w:left w:val="none" w:sz="0" w:space="0" w:color="auto"/>
            <w:bottom w:val="none" w:sz="0" w:space="0" w:color="auto"/>
            <w:right w:val="none" w:sz="0" w:space="0" w:color="auto"/>
          </w:divBdr>
        </w:div>
        <w:div w:id="1563784195">
          <w:marLeft w:val="0"/>
          <w:marRight w:val="0"/>
          <w:marTop w:val="0"/>
          <w:marBottom w:val="0"/>
          <w:divBdr>
            <w:top w:val="none" w:sz="0" w:space="0" w:color="auto"/>
            <w:left w:val="none" w:sz="0" w:space="0" w:color="auto"/>
            <w:bottom w:val="none" w:sz="0" w:space="0" w:color="auto"/>
            <w:right w:val="none" w:sz="0" w:space="0" w:color="auto"/>
          </w:divBdr>
        </w:div>
        <w:div w:id="1028263236">
          <w:marLeft w:val="0"/>
          <w:marRight w:val="0"/>
          <w:marTop w:val="0"/>
          <w:marBottom w:val="0"/>
          <w:divBdr>
            <w:top w:val="none" w:sz="0" w:space="0" w:color="auto"/>
            <w:left w:val="none" w:sz="0" w:space="0" w:color="auto"/>
            <w:bottom w:val="none" w:sz="0" w:space="0" w:color="auto"/>
            <w:right w:val="none" w:sz="0" w:space="0" w:color="auto"/>
          </w:divBdr>
        </w:div>
        <w:div w:id="1733429477">
          <w:marLeft w:val="0"/>
          <w:marRight w:val="0"/>
          <w:marTop w:val="0"/>
          <w:marBottom w:val="0"/>
          <w:divBdr>
            <w:top w:val="none" w:sz="0" w:space="0" w:color="auto"/>
            <w:left w:val="none" w:sz="0" w:space="0" w:color="auto"/>
            <w:bottom w:val="none" w:sz="0" w:space="0" w:color="auto"/>
            <w:right w:val="none" w:sz="0" w:space="0" w:color="auto"/>
          </w:divBdr>
        </w:div>
        <w:div w:id="1442651017">
          <w:marLeft w:val="0"/>
          <w:marRight w:val="0"/>
          <w:marTop w:val="0"/>
          <w:marBottom w:val="0"/>
          <w:divBdr>
            <w:top w:val="none" w:sz="0" w:space="0" w:color="auto"/>
            <w:left w:val="none" w:sz="0" w:space="0" w:color="auto"/>
            <w:bottom w:val="none" w:sz="0" w:space="0" w:color="auto"/>
            <w:right w:val="none" w:sz="0" w:space="0" w:color="auto"/>
          </w:divBdr>
        </w:div>
        <w:div w:id="1946644859">
          <w:marLeft w:val="0"/>
          <w:marRight w:val="0"/>
          <w:marTop w:val="0"/>
          <w:marBottom w:val="0"/>
          <w:divBdr>
            <w:top w:val="none" w:sz="0" w:space="0" w:color="auto"/>
            <w:left w:val="none" w:sz="0" w:space="0" w:color="auto"/>
            <w:bottom w:val="none" w:sz="0" w:space="0" w:color="auto"/>
            <w:right w:val="none" w:sz="0" w:space="0" w:color="auto"/>
          </w:divBdr>
        </w:div>
        <w:div w:id="925769768">
          <w:marLeft w:val="0"/>
          <w:marRight w:val="0"/>
          <w:marTop w:val="0"/>
          <w:marBottom w:val="0"/>
          <w:divBdr>
            <w:top w:val="none" w:sz="0" w:space="0" w:color="auto"/>
            <w:left w:val="none" w:sz="0" w:space="0" w:color="auto"/>
            <w:bottom w:val="none" w:sz="0" w:space="0" w:color="auto"/>
            <w:right w:val="none" w:sz="0" w:space="0" w:color="auto"/>
          </w:divBdr>
        </w:div>
        <w:div w:id="685251314">
          <w:marLeft w:val="0"/>
          <w:marRight w:val="0"/>
          <w:marTop w:val="0"/>
          <w:marBottom w:val="0"/>
          <w:divBdr>
            <w:top w:val="none" w:sz="0" w:space="0" w:color="auto"/>
            <w:left w:val="none" w:sz="0" w:space="0" w:color="auto"/>
            <w:bottom w:val="none" w:sz="0" w:space="0" w:color="auto"/>
            <w:right w:val="none" w:sz="0" w:space="0" w:color="auto"/>
          </w:divBdr>
        </w:div>
        <w:div w:id="865362014">
          <w:marLeft w:val="0"/>
          <w:marRight w:val="0"/>
          <w:marTop w:val="0"/>
          <w:marBottom w:val="0"/>
          <w:divBdr>
            <w:top w:val="none" w:sz="0" w:space="0" w:color="auto"/>
            <w:left w:val="none" w:sz="0" w:space="0" w:color="auto"/>
            <w:bottom w:val="none" w:sz="0" w:space="0" w:color="auto"/>
            <w:right w:val="none" w:sz="0" w:space="0" w:color="auto"/>
          </w:divBdr>
        </w:div>
        <w:div w:id="388891418">
          <w:marLeft w:val="0"/>
          <w:marRight w:val="0"/>
          <w:marTop w:val="0"/>
          <w:marBottom w:val="0"/>
          <w:divBdr>
            <w:top w:val="none" w:sz="0" w:space="0" w:color="auto"/>
            <w:left w:val="none" w:sz="0" w:space="0" w:color="auto"/>
            <w:bottom w:val="none" w:sz="0" w:space="0" w:color="auto"/>
            <w:right w:val="none" w:sz="0" w:space="0" w:color="auto"/>
          </w:divBdr>
        </w:div>
        <w:div w:id="184483847">
          <w:marLeft w:val="0"/>
          <w:marRight w:val="0"/>
          <w:marTop w:val="0"/>
          <w:marBottom w:val="0"/>
          <w:divBdr>
            <w:top w:val="none" w:sz="0" w:space="0" w:color="auto"/>
            <w:left w:val="none" w:sz="0" w:space="0" w:color="auto"/>
            <w:bottom w:val="none" w:sz="0" w:space="0" w:color="auto"/>
            <w:right w:val="none" w:sz="0" w:space="0" w:color="auto"/>
          </w:divBdr>
        </w:div>
        <w:div w:id="257372063">
          <w:marLeft w:val="0"/>
          <w:marRight w:val="0"/>
          <w:marTop w:val="0"/>
          <w:marBottom w:val="0"/>
          <w:divBdr>
            <w:top w:val="none" w:sz="0" w:space="0" w:color="auto"/>
            <w:left w:val="none" w:sz="0" w:space="0" w:color="auto"/>
            <w:bottom w:val="none" w:sz="0" w:space="0" w:color="auto"/>
            <w:right w:val="none" w:sz="0" w:space="0" w:color="auto"/>
          </w:divBdr>
        </w:div>
        <w:div w:id="1778986557">
          <w:marLeft w:val="0"/>
          <w:marRight w:val="0"/>
          <w:marTop w:val="0"/>
          <w:marBottom w:val="0"/>
          <w:divBdr>
            <w:top w:val="none" w:sz="0" w:space="0" w:color="auto"/>
            <w:left w:val="none" w:sz="0" w:space="0" w:color="auto"/>
            <w:bottom w:val="none" w:sz="0" w:space="0" w:color="auto"/>
            <w:right w:val="none" w:sz="0" w:space="0" w:color="auto"/>
          </w:divBdr>
        </w:div>
        <w:div w:id="1873490975">
          <w:marLeft w:val="0"/>
          <w:marRight w:val="0"/>
          <w:marTop w:val="0"/>
          <w:marBottom w:val="0"/>
          <w:divBdr>
            <w:top w:val="none" w:sz="0" w:space="0" w:color="auto"/>
            <w:left w:val="none" w:sz="0" w:space="0" w:color="auto"/>
            <w:bottom w:val="none" w:sz="0" w:space="0" w:color="auto"/>
            <w:right w:val="none" w:sz="0" w:space="0" w:color="auto"/>
          </w:divBdr>
        </w:div>
        <w:div w:id="266742648">
          <w:marLeft w:val="0"/>
          <w:marRight w:val="0"/>
          <w:marTop w:val="0"/>
          <w:marBottom w:val="0"/>
          <w:divBdr>
            <w:top w:val="none" w:sz="0" w:space="0" w:color="auto"/>
            <w:left w:val="none" w:sz="0" w:space="0" w:color="auto"/>
            <w:bottom w:val="none" w:sz="0" w:space="0" w:color="auto"/>
            <w:right w:val="none" w:sz="0" w:space="0" w:color="auto"/>
          </w:divBdr>
        </w:div>
      </w:divsChild>
    </w:div>
    <w:div w:id="877358018">
      <w:bodyDiv w:val="1"/>
      <w:marLeft w:val="0"/>
      <w:marRight w:val="0"/>
      <w:marTop w:val="0"/>
      <w:marBottom w:val="0"/>
      <w:divBdr>
        <w:top w:val="none" w:sz="0" w:space="0" w:color="auto"/>
        <w:left w:val="none" w:sz="0" w:space="0" w:color="auto"/>
        <w:bottom w:val="none" w:sz="0" w:space="0" w:color="auto"/>
        <w:right w:val="none" w:sz="0" w:space="0" w:color="auto"/>
      </w:divBdr>
    </w:div>
    <w:div w:id="970094966">
      <w:bodyDiv w:val="1"/>
      <w:marLeft w:val="0"/>
      <w:marRight w:val="0"/>
      <w:marTop w:val="0"/>
      <w:marBottom w:val="0"/>
      <w:divBdr>
        <w:top w:val="none" w:sz="0" w:space="0" w:color="auto"/>
        <w:left w:val="none" w:sz="0" w:space="0" w:color="auto"/>
        <w:bottom w:val="none" w:sz="0" w:space="0" w:color="auto"/>
        <w:right w:val="none" w:sz="0" w:space="0" w:color="auto"/>
      </w:divBdr>
    </w:div>
    <w:div w:id="1500073614">
      <w:bodyDiv w:val="1"/>
      <w:marLeft w:val="0"/>
      <w:marRight w:val="0"/>
      <w:marTop w:val="0"/>
      <w:marBottom w:val="0"/>
      <w:divBdr>
        <w:top w:val="none" w:sz="0" w:space="0" w:color="auto"/>
        <w:left w:val="none" w:sz="0" w:space="0" w:color="auto"/>
        <w:bottom w:val="none" w:sz="0" w:space="0" w:color="auto"/>
        <w:right w:val="none" w:sz="0" w:space="0" w:color="auto"/>
      </w:divBdr>
      <w:divsChild>
        <w:div w:id="1504010064">
          <w:marLeft w:val="0"/>
          <w:marRight w:val="0"/>
          <w:marTop w:val="0"/>
          <w:marBottom w:val="0"/>
          <w:divBdr>
            <w:top w:val="none" w:sz="0" w:space="0" w:color="auto"/>
            <w:left w:val="none" w:sz="0" w:space="0" w:color="auto"/>
            <w:bottom w:val="none" w:sz="0" w:space="0" w:color="auto"/>
            <w:right w:val="none" w:sz="0" w:space="0" w:color="auto"/>
          </w:divBdr>
        </w:div>
        <w:div w:id="711421094">
          <w:marLeft w:val="0"/>
          <w:marRight w:val="0"/>
          <w:marTop w:val="0"/>
          <w:marBottom w:val="0"/>
          <w:divBdr>
            <w:top w:val="none" w:sz="0" w:space="0" w:color="auto"/>
            <w:left w:val="none" w:sz="0" w:space="0" w:color="auto"/>
            <w:bottom w:val="none" w:sz="0" w:space="0" w:color="auto"/>
            <w:right w:val="none" w:sz="0" w:space="0" w:color="auto"/>
          </w:divBdr>
        </w:div>
        <w:div w:id="925043057">
          <w:marLeft w:val="0"/>
          <w:marRight w:val="0"/>
          <w:marTop w:val="0"/>
          <w:marBottom w:val="0"/>
          <w:divBdr>
            <w:top w:val="none" w:sz="0" w:space="0" w:color="auto"/>
            <w:left w:val="none" w:sz="0" w:space="0" w:color="auto"/>
            <w:bottom w:val="none" w:sz="0" w:space="0" w:color="auto"/>
            <w:right w:val="none" w:sz="0" w:space="0" w:color="auto"/>
          </w:divBdr>
        </w:div>
        <w:div w:id="1342665232">
          <w:marLeft w:val="0"/>
          <w:marRight w:val="0"/>
          <w:marTop w:val="0"/>
          <w:marBottom w:val="0"/>
          <w:divBdr>
            <w:top w:val="none" w:sz="0" w:space="0" w:color="auto"/>
            <w:left w:val="none" w:sz="0" w:space="0" w:color="auto"/>
            <w:bottom w:val="none" w:sz="0" w:space="0" w:color="auto"/>
            <w:right w:val="none" w:sz="0" w:space="0" w:color="auto"/>
          </w:divBdr>
        </w:div>
        <w:div w:id="2144424458">
          <w:marLeft w:val="0"/>
          <w:marRight w:val="0"/>
          <w:marTop w:val="0"/>
          <w:marBottom w:val="0"/>
          <w:divBdr>
            <w:top w:val="none" w:sz="0" w:space="0" w:color="auto"/>
            <w:left w:val="none" w:sz="0" w:space="0" w:color="auto"/>
            <w:bottom w:val="none" w:sz="0" w:space="0" w:color="auto"/>
            <w:right w:val="none" w:sz="0" w:space="0" w:color="auto"/>
          </w:divBdr>
        </w:div>
        <w:div w:id="1545485868">
          <w:marLeft w:val="0"/>
          <w:marRight w:val="0"/>
          <w:marTop w:val="0"/>
          <w:marBottom w:val="0"/>
          <w:divBdr>
            <w:top w:val="none" w:sz="0" w:space="0" w:color="auto"/>
            <w:left w:val="none" w:sz="0" w:space="0" w:color="auto"/>
            <w:bottom w:val="none" w:sz="0" w:space="0" w:color="auto"/>
            <w:right w:val="none" w:sz="0" w:space="0" w:color="auto"/>
          </w:divBdr>
        </w:div>
        <w:div w:id="1079862287">
          <w:marLeft w:val="0"/>
          <w:marRight w:val="0"/>
          <w:marTop w:val="0"/>
          <w:marBottom w:val="0"/>
          <w:divBdr>
            <w:top w:val="none" w:sz="0" w:space="0" w:color="auto"/>
            <w:left w:val="none" w:sz="0" w:space="0" w:color="auto"/>
            <w:bottom w:val="none" w:sz="0" w:space="0" w:color="auto"/>
            <w:right w:val="none" w:sz="0" w:space="0" w:color="auto"/>
          </w:divBdr>
        </w:div>
        <w:div w:id="948004368">
          <w:marLeft w:val="0"/>
          <w:marRight w:val="0"/>
          <w:marTop w:val="0"/>
          <w:marBottom w:val="0"/>
          <w:divBdr>
            <w:top w:val="none" w:sz="0" w:space="0" w:color="auto"/>
            <w:left w:val="none" w:sz="0" w:space="0" w:color="auto"/>
            <w:bottom w:val="none" w:sz="0" w:space="0" w:color="auto"/>
            <w:right w:val="none" w:sz="0" w:space="0" w:color="auto"/>
          </w:divBdr>
        </w:div>
        <w:div w:id="559826953">
          <w:marLeft w:val="0"/>
          <w:marRight w:val="0"/>
          <w:marTop w:val="0"/>
          <w:marBottom w:val="0"/>
          <w:divBdr>
            <w:top w:val="none" w:sz="0" w:space="0" w:color="auto"/>
            <w:left w:val="none" w:sz="0" w:space="0" w:color="auto"/>
            <w:bottom w:val="none" w:sz="0" w:space="0" w:color="auto"/>
            <w:right w:val="none" w:sz="0" w:space="0" w:color="auto"/>
          </w:divBdr>
        </w:div>
        <w:div w:id="256789362">
          <w:marLeft w:val="0"/>
          <w:marRight w:val="0"/>
          <w:marTop w:val="0"/>
          <w:marBottom w:val="0"/>
          <w:divBdr>
            <w:top w:val="none" w:sz="0" w:space="0" w:color="auto"/>
            <w:left w:val="none" w:sz="0" w:space="0" w:color="auto"/>
            <w:bottom w:val="none" w:sz="0" w:space="0" w:color="auto"/>
            <w:right w:val="none" w:sz="0" w:space="0" w:color="auto"/>
          </w:divBdr>
        </w:div>
        <w:div w:id="1896888959">
          <w:marLeft w:val="0"/>
          <w:marRight w:val="0"/>
          <w:marTop w:val="0"/>
          <w:marBottom w:val="0"/>
          <w:divBdr>
            <w:top w:val="none" w:sz="0" w:space="0" w:color="auto"/>
            <w:left w:val="none" w:sz="0" w:space="0" w:color="auto"/>
            <w:bottom w:val="none" w:sz="0" w:space="0" w:color="auto"/>
            <w:right w:val="none" w:sz="0" w:space="0" w:color="auto"/>
          </w:divBdr>
        </w:div>
        <w:div w:id="1164319961">
          <w:marLeft w:val="0"/>
          <w:marRight w:val="0"/>
          <w:marTop w:val="0"/>
          <w:marBottom w:val="0"/>
          <w:divBdr>
            <w:top w:val="none" w:sz="0" w:space="0" w:color="auto"/>
            <w:left w:val="none" w:sz="0" w:space="0" w:color="auto"/>
            <w:bottom w:val="none" w:sz="0" w:space="0" w:color="auto"/>
            <w:right w:val="none" w:sz="0" w:space="0" w:color="auto"/>
          </w:divBdr>
        </w:div>
        <w:div w:id="915407836">
          <w:marLeft w:val="0"/>
          <w:marRight w:val="0"/>
          <w:marTop w:val="0"/>
          <w:marBottom w:val="0"/>
          <w:divBdr>
            <w:top w:val="none" w:sz="0" w:space="0" w:color="auto"/>
            <w:left w:val="none" w:sz="0" w:space="0" w:color="auto"/>
            <w:bottom w:val="none" w:sz="0" w:space="0" w:color="auto"/>
            <w:right w:val="none" w:sz="0" w:space="0" w:color="auto"/>
          </w:divBdr>
        </w:div>
        <w:div w:id="635640947">
          <w:marLeft w:val="0"/>
          <w:marRight w:val="0"/>
          <w:marTop w:val="0"/>
          <w:marBottom w:val="0"/>
          <w:divBdr>
            <w:top w:val="none" w:sz="0" w:space="0" w:color="auto"/>
            <w:left w:val="none" w:sz="0" w:space="0" w:color="auto"/>
            <w:bottom w:val="none" w:sz="0" w:space="0" w:color="auto"/>
            <w:right w:val="none" w:sz="0" w:space="0" w:color="auto"/>
          </w:divBdr>
        </w:div>
        <w:div w:id="1851945035">
          <w:marLeft w:val="0"/>
          <w:marRight w:val="0"/>
          <w:marTop w:val="0"/>
          <w:marBottom w:val="0"/>
          <w:divBdr>
            <w:top w:val="none" w:sz="0" w:space="0" w:color="auto"/>
            <w:left w:val="none" w:sz="0" w:space="0" w:color="auto"/>
            <w:bottom w:val="none" w:sz="0" w:space="0" w:color="auto"/>
            <w:right w:val="none" w:sz="0" w:space="0" w:color="auto"/>
          </w:divBdr>
        </w:div>
        <w:div w:id="189997494">
          <w:marLeft w:val="0"/>
          <w:marRight w:val="0"/>
          <w:marTop w:val="0"/>
          <w:marBottom w:val="0"/>
          <w:divBdr>
            <w:top w:val="none" w:sz="0" w:space="0" w:color="auto"/>
            <w:left w:val="none" w:sz="0" w:space="0" w:color="auto"/>
            <w:bottom w:val="none" w:sz="0" w:space="0" w:color="auto"/>
            <w:right w:val="none" w:sz="0" w:space="0" w:color="auto"/>
          </w:divBdr>
        </w:div>
        <w:div w:id="1199657382">
          <w:marLeft w:val="0"/>
          <w:marRight w:val="0"/>
          <w:marTop w:val="0"/>
          <w:marBottom w:val="0"/>
          <w:divBdr>
            <w:top w:val="none" w:sz="0" w:space="0" w:color="auto"/>
            <w:left w:val="none" w:sz="0" w:space="0" w:color="auto"/>
            <w:bottom w:val="none" w:sz="0" w:space="0" w:color="auto"/>
            <w:right w:val="none" w:sz="0" w:space="0" w:color="auto"/>
          </w:divBdr>
        </w:div>
        <w:div w:id="2033798414">
          <w:marLeft w:val="0"/>
          <w:marRight w:val="0"/>
          <w:marTop w:val="0"/>
          <w:marBottom w:val="0"/>
          <w:divBdr>
            <w:top w:val="none" w:sz="0" w:space="0" w:color="auto"/>
            <w:left w:val="none" w:sz="0" w:space="0" w:color="auto"/>
            <w:bottom w:val="none" w:sz="0" w:space="0" w:color="auto"/>
            <w:right w:val="none" w:sz="0" w:space="0" w:color="auto"/>
          </w:divBdr>
        </w:div>
        <w:div w:id="678234203">
          <w:marLeft w:val="0"/>
          <w:marRight w:val="0"/>
          <w:marTop w:val="0"/>
          <w:marBottom w:val="0"/>
          <w:divBdr>
            <w:top w:val="none" w:sz="0" w:space="0" w:color="auto"/>
            <w:left w:val="none" w:sz="0" w:space="0" w:color="auto"/>
            <w:bottom w:val="none" w:sz="0" w:space="0" w:color="auto"/>
            <w:right w:val="none" w:sz="0" w:space="0" w:color="auto"/>
          </w:divBdr>
        </w:div>
        <w:div w:id="289633991">
          <w:marLeft w:val="0"/>
          <w:marRight w:val="0"/>
          <w:marTop w:val="0"/>
          <w:marBottom w:val="0"/>
          <w:divBdr>
            <w:top w:val="none" w:sz="0" w:space="0" w:color="auto"/>
            <w:left w:val="none" w:sz="0" w:space="0" w:color="auto"/>
            <w:bottom w:val="none" w:sz="0" w:space="0" w:color="auto"/>
            <w:right w:val="none" w:sz="0" w:space="0" w:color="auto"/>
          </w:divBdr>
        </w:div>
        <w:div w:id="1497526137">
          <w:marLeft w:val="0"/>
          <w:marRight w:val="0"/>
          <w:marTop w:val="0"/>
          <w:marBottom w:val="0"/>
          <w:divBdr>
            <w:top w:val="none" w:sz="0" w:space="0" w:color="auto"/>
            <w:left w:val="none" w:sz="0" w:space="0" w:color="auto"/>
            <w:bottom w:val="none" w:sz="0" w:space="0" w:color="auto"/>
            <w:right w:val="none" w:sz="0" w:space="0" w:color="auto"/>
          </w:divBdr>
        </w:div>
        <w:div w:id="193277348">
          <w:marLeft w:val="0"/>
          <w:marRight w:val="0"/>
          <w:marTop w:val="0"/>
          <w:marBottom w:val="0"/>
          <w:divBdr>
            <w:top w:val="none" w:sz="0" w:space="0" w:color="auto"/>
            <w:left w:val="none" w:sz="0" w:space="0" w:color="auto"/>
            <w:bottom w:val="none" w:sz="0" w:space="0" w:color="auto"/>
            <w:right w:val="none" w:sz="0" w:space="0" w:color="auto"/>
          </w:divBdr>
        </w:div>
        <w:div w:id="2101751010">
          <w:marLeft w:val="0"/>
          <w:marRight w:val="0"/>
          <w:marTop w:val="0"/>
          <w:marBottom w:val="0"/>
          <w:divBdr>
            <w:top w:val="none" w:sz="0" w:space="0" w:color="auto"/>
            <w:left w:val="none" w:sz="0" w:space="0" w:color="auto"/>
            <w:bottom w:val="none" w:sz="0" w:space="0" w:color="auto"/>
            <w:right w:val="none" w:sz="0" w:space="0" w:color="auto"/>
          </w:divBdr>
        </w:div>
        <w:div w:id="1578516858">
          <w:marLeft w:val="0"/>
          <w:marRight w:val="0"/>
          <w:marTop w:val="0"/>
          <w:marBottom w:val="0"/>
          <w:divBdr>
            <w:top w:val="none" w:sz="0" w:space="0" w:color="auto"/>
            <w:left w:val="none" w:sz="0" w:space="0" w:color="auto"/>
            <w:bottom w:val="none" w:sz="0" w:space="0" w:color="auto"/>
            <w:right w:val="none" w:sz="0" w:space="0" w:color="auto"/>
          </w:divBdr>
        </w:div>
        <w:div w:id="10189183">
          <w:marLeft w:val="0"/>
          <w:marRight w:val="0"/>
          <w:marTop w:val="0"/>
          <w:marBottom w:val="0"/>
          <w:divBdr>
            <w:top w:val="none" w:sz="0" w:space="0" w:color="auto"/>
            <w:left w:val="none" w:sz="0" w:space="0" w:color="auto"/>
            <w:bottom w:val="none" w:sz="0" w:space="0" w:color="auto"/>
            <w:right w:val="none" w:sz="0" w:space="0" w:color="auto"/>
          </w:divBdr>
        </w:div>
        <w:div w:id="1002511052">
          <w:marLeft w:val="0"/>
          <w:marRight w:val="0"/>
          <w:marTop w:val="0"/>
          <w:marBottom w:val="0"/>
          <w:divBdr>
            <w:top w:val="none" w:sz="0" w:space="0" w:color="auto"/>
            <w:left w:val="none" w:sz="0" w:space="0" w:color="auto"/>
            <w:bottom w:val="none" w:sz="0" w:space="0" w:color="auto"/>
            <w:right w:val="none" w:sz="0" w:space="0" w:color="auto"/>
          </w:divBdr>
        </w:div>
        <w:div w:id="569579897">
          <w:marLeft w:val="0"/>
          <w:marRight w:val="0"/>
          <w:marTop w:val="0"/>
          <w:marBottom w:val="0"/>
          <w:divBdr>
            <w:top w:val="none" w:sz="0" w:space="0" w:color="auto"/>
            <w:left w:val="none" w:sz="0" w:space="0" w:color="auto"/>
            <w:bottom w:val="none" w:sz="0" w:space="0" w:color="auto"/>
            <w:right w:val="none" w:sz="0" w:space="0" w:color="auto"/>
          </w:divBdr>
        </w:div>
        <w:div w:id="948505981">
          <w:marLeft w:val="0"/>
          <w:marRight w:val="0"/>
          <w:marTop w:val="0"/>
          <w:marBottom w:val="0"/>
          <w:divBdr>
            <w:top w:val="none" w:sz="0" w:space="0" w:color="auto"/>
            <w:left w:val="none" w:sz="0" w:space="0" w:color="auto"/>
            <w:bottom w:val="none" w:sz="0" w:space="0" w:color="auto"/>
            <w:right w:val="none" w:sz="0" w:space="0" w:color="auto"/>
          </w:divBdr>
        </w:div>
        <w:div w:id="171529194">
          <w:marLeft w:val="0"/>
          <w:marRight w:val="0"/>
          <w:marTop w:val="0"/>
          <w:marBottom w:val="0"/>
          <w:divBdr>
            <w:top w:val="none" w:sz="0" w:space="0" w:color="auto"/>
            <w:left w:val="none" w:sz="0" w:space="0" w:color="auto"/>
            <w:bottom w:val="none" w:sz="0" w:space="0" w:color="auto"/>
            <w:right w:val="none" w:sz="0" w:space="0" w:color="auto"/>
          </w:divBdr>
        </w:div>
        <w:div w:id="1554736592">
          <w:marLeft w:val="0"/>
          <w:marRight w:val="0"/>
          <w:marTop w:val="0"/>
          <w:marBottom w:val="0"/>
          <w:divBdr>
            <w:top w:val="none" w:sz="0" w:space="0" w:color="auto"/>
            <w:left w:val="none" w:sz="0" w:space="0" w:color="auto"/>
            <w:bottom w:val="none" w:sz="0" w:space="0" w:color="auto"/>
            <w:right w:val="none" w:sz="0" w:space="0" w:color="auto"/>
          </w:divBdr>
        </w:div>
        <w:div w:id="1592700">
          <w:marLeft w:val="0"/>
          <w:marRight w:val="0"/>
          <w:marTop w:val="0"/>
          <w:marBottom w:val="0"/>
          <w:divBdr>
            <w:top w:val="none" w:sz="0" w:space="0" w:color="auto"/>
            <w:left w:val="none" w:sz="0" w:space="0" w:color="auto"/>
            <w:bottom w:val="none" w:sz="0" w:space="0" w:color="auto"/>
            <w:right w:val="none" w:sz="0" w:space="0" w:color="auto"/>
          </w:divBdr>
        </w:div>
        <w:div w:id="975912948">
          <w:marLeft w:val="0"/>
          <w:marRight w:val="0"/>
          <w:marTop w:val="0"/>
          <w:marBottom w:val="0"/>
          <w:divBdr>
            <w:top w:val="none" w:sz="0" w:space="0" w:color="auto"/>
            <w:left w:val="none" w:sz="0" w:space="0" w:color="auto"/>
            <w:bottom w:val="none" w:sz="0" w:space="0" w:color="auto"/>
            <w:right w:val="none" w:sz="0" w:space="0" w:color="auto"/>
          </w:divBdr>
        </w:div>
        <w:div w:id="532380574">
          <w:marLeft w:val="0"/>
          <w:marRight w:val="0"/>
          <w:marTop w:val="0"/>
          <w:marBottom w:val="0"/>
          <w:divBdr>
            <w:top w:val="none" w:sz="0" w:space="0" w:color="auto"/>
            <w:left w:val="none" w:sz="0" w:space="0" w:color="auto"/>
            <w:bottom w:val="none" w:sz="0" w:space="0" w:color="auto"/>
            <w:right w:val="none" w:sz="0" w:space="0" w:color="auto"/>
          </w:divBdr>
        </w:div>
        <w:div w:id="263921031">
          <w:marLeft w:val="0"/>
          <w:marRight w:val="0"/>
          <w:marTop w:val="0"/>
          <w:marBottom w:val="0"/>
          <w:divBdr>
            <w:top w:val="none" w:sz="0" w:space="0" w:color="auto"/>
            <w:left w:val="none" w:sz="0" w:space="0" w:color="auto"/>
            <w:bottom w:val="none" w:sz="0" w:space="0" w:color="auto"/>
            <w:right w:val="none" w:sz="0" w:space="0" w:color="auto"/>
          </w:divBdr>
        </w:div>
        <w:div w:id="1609659370">
          <w:marLeft w:val="0"/>
          <w:marRight w:val="0"/>
          <w:marTop w:val="0"/>
          <w:marBottom w:val="0"/>
          <w:divBdr>
            <w:top w:val="none" w:sz="0" w:space="0" w:color="auto"/>
            <w:left w:val="none" w:sz="0" w:space="0" w:color="auto"/>
            <w:bottom w:val="none" w:sz="0" w:space="0" w:color="auto"/>
            <w:right w:val="none" w:sz="0" w:space="0" w:color="auto"/>
          </w:divBdr>
        </w:div>
        <w:div w:id="209732372">
          <w:marLeft w:val="0"/>
          <w:marRight w:val="0"/>
          <w:marTop w:val="0"/>
          <w:marBottom w:val="0"/>
          <w:divBdr>
            <w:top w:val="none" w:sz="0" w:space="0" w:color="auto"/>
            <w:left w:val="none" w:sz="0" w:space="0" w:color="auto"/>
            <w:bottom w:val="none" w:sz="0" w:space="0" w:color="auto"/>
            <w:right w:val="none" w:sz="0" w:space="0" w:color="auto"/>
          </w:divBdr>
        </w:div>
        <w:div w:id="1741440978">
          <w:marLeft w:val="0"/>
          <w:marRight w:val="0"/>
          <w:marTop w:val="0"/>
          <w:marBottom w:val="0"/>
          <w:divBdr>
            <w:top w:val="none" w:sz="0" w:space="0" w:color="auto"/>
            <w:left w:val="none" w:sz="0" w:space="0" w:color="auto"/>
            <w:bottom w:val="none" w:sz="0" w:space="0" w:color="auto"/>
            <w:right w:val="none" w:sz="0" w:space="0" w:color="auto"/>
          </w:divBdr>
        </w:div>
        <w:div w:id="1804225206">
          <w:marLeft w:val="0"/>
          <w:marRight w:val="0"/>
          <w:marTop w:val="0"/>
          <w:marBottom w:val="0"/>
          <w:divBdr>
            <w:top w:val="none" w:sz="0" w:space="0" w:color="auto"/>
            <w:left w:val="none" w:sz="0" w:space="0" w:color="auto"/>
            <w:bottom w:val="none" w:sz="0" w:space="0" w:color="auto"/>
            <w:right w:val="none" w:sz="0" w:space="0" w:color="auto"/>
          </w:divBdr>
        </w:div>
        <w:div w:id="1317496514">
          <w:marLeft w:val="0"/>
          <w:marRight w:val="0"/>
          <w:marTop w:val="0"/>
          <w:marBottom w:val="0"/>
          <w:divBdr>
            <w:top w:val="none" w:sz="0" w:space="0" w:color="auto"/>
            <w:left w:val="none" w:sz="0" w:space="0" w:color="auto"/>
            <w:bottom w:val="none" w:sz="0" w:space="0" w:color="auto"/>
            <w:right w:val="none" w:sz="0" w:space="0" w:color="auto"/>
          </w:divBdr>
        </w:div>
      </w:divsChild>
    </w:div>
    <w:div w:id="1677998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hku12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c20</b:Tag>
    <b:SourceType>JournalArticle</b:SourceType>
    <b:Guid>{F391C9D9-88DA-41AB-A46B-81A7321E15CE}</b:Guid>
    <b:Author>
      <b:Author>
        <b:NameList>
          <b:Person>
            <b:Last>rachmadtullah</b:Last>
            <b:First>et.al</b:First>
          </b:Person>
        </b:NameList>
      </b:Author>
    </b:Author>
    <b:Title>Use of Blended Learning with Moodle: Study Effectiveness in Elementary School Teacher Education Students during The COVID-19 pandemic</b:Title>
    <b:JournalName>International Journal of Advanced Science and Technology</b:JournalName>
    <b:Year>2020</b:Year>
    <b:Pages>3272-3277</b:Pages>
    <b:RefOrder>2</b:RefOrder>
  </b:Source>
  <b:Source>
    <b:Tag>Sug18</b:Tag>
    <b:SourceType>Book</b:SourceType>
    <b:Guid>{9DD84871-91A6-461F-8ED2-7351113BA491}</b:Guid>
    <b:Title>metode penelition pendidikan</b:Title>
    <b:Year>2018</b:Year>
    <b:Author>
      <b:Author>
        <b:NameList>
          <b:Person>
            <b:Last>Sugiono</b:Last>
          </b:Person>
        </b:NameList>
      </b:Author>
    </b:Author>
    <b:City>Bandung</b:City>
    <b:Publisher>Alfabeta</b:Publisher>
    <b:RefOrder>1</b:RefOrder>
  </b:Source>
</b:Sources>
</file>

<file path=customXml/itemProps1.xml><?xml version="1.0" encoding="utf-8"?>
<ds:datastoreItem xmlns:ds="http://schemas.openxmlformats.org/officeDocument/2006/customXml" ds:itemID="{97E9A6E0-C1C7-4834-AFE1-8AB40B862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279</Words>
  <Characters>1869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 R</dc:creator>
  <cp:keywords/>
  <dc:description/>
  <cp:lastModifiedBy>IQBAL R</cp:lastModifiedBy>
  <cp:revision>2</cp:revision>
  <dcterms:created xsi:type="dcterms:W3CDTF">2022-02-10T09:11:00Z</dcterms:created>
  <dcterms:modified xsi:type="dcterms:W3CDTF">2022-02-10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9dadaa-b81b-3cb0-bd9a-bef27ec8e46d</vt:lpwstr>
  </property>
  <property fmtid="{D5CDD505-2E9C-101B-9397-08002B2CF9AE}" pid="24" name="Mendeley Citation Style_1">
    <vt:lpwstr>http://www.zotero.org/styles/modern-humanities-research-association</vt:lpwstr>
  </property>
</Properties>
</file>